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bookmarkStart w:id="0" w:name="_GoBack"/>
      <w:bookmarkEnd w:id="0"/>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1" w:name="abstract"/>
      <w:bookmarkEnd w:id="1"/>
      <w:r>
        <w:lastRenderedPageBreak/>
        <w:t>Abstract</w:t>
      </w:r>
    </w:p>
    <w:p w14:paraId="380B27D3" w14:textId="49EC19A7"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 xml:space="preserve">interact with two or more competitors, </w:t>
      </w:r>
      <w:r w:rsidR="00390672">
        <w:t>higher order interactions (HOIs) c</w:t>
      </w:r>
      <w:r w:rsidR="00735D12">
        <w:t>an</w:t>
      </w:r>
      <w:r w:rsidR="00390672">
        <w:t xml:space="preserve"> invalidate the application of classical theories of species competition based on pairwise </w:t>
      </w:r>
      <w:commentRangeStart w:id="2"/>
      <w:r w:rsidR="00735D12">
        <w:t>interactions</w:t>
      </w:r>
      <w:commentRangeEnd w:id="2"/>
      <w:r w:rsidR="00735D12">
        <w:rPr>
          <w:rStyle w:val="CommentReference"/>
        </w:rPr>
        <w:commentReference w:id="2"/>
      </w:r>
      <w:r w:rsidR="00390672">
        <w:t xml:space="preserve">. HOIs occur when </w:t>
      </w:r>
      <w:r w:rsidR="003C16DF">
        <w:t xml:space="preserve">the strength of </w:t>
      </w:r>
      <w:r w:rsidR="00390672">
        <w:t xml:space="preserve">competition between two species depends on the density of other species in the community. </w:t>
      </w:r>
      <w:commentRangeStart w:id="3"/>
      <w:r w:rsidR="003C16DF">
        <w:t>It is therefore critical to understand how often and by what mechanisms HOIs arise in order to</w:t>
      </w:r>
      <w:r w:rsidR="00390672">
        <w:t xml:space="preserve"> </w:t>
      </w:r>
      <w:r w:rsidR="003C16DF">
        <w:t>extend pairwise</w:t>
      </w:r>
      <w:r w:rsidR="00390672">
        <w:t xml:space="preserve"> </w:t>
      </w:r>
      <w:commentRangeEnd w:id="3"/>
      <w:r w:rsidR="003C16DF">
        <w:rPr>
          <w:rStyle w:val="CommentReference"/>
        </w:rPr>
        <w:commentReference w:id="3"/>
      </w:r>
      <w:r w:rsidR="00390672">
        <w:t xml:space="preserve">ecological theory to multi-species communities. In this paper we </w:t>
      </w:r>
      <w:r w:rsidR="00960940">
        <w:t>discuss the definition of HOIs, the difficulties inherent in detecting HOIs and illustrate potential mechanisms that could lead to HOIs</w:t>
      </w:r>
      <w:r w:rsidR="00960940" w:rsidDel="00960940">
        <w:t xml:space="preserve"> </w:t>
      </w:r>
      <w:r w:rsidR="001E683B">
        <w:t xml:space="preserve">. </w:t>
      </w:r>
      <w:r w:rsidR="001F3D0E">
        <w:t>W</w:t>
      </w:r>
      <w:r w:rsidR="00B00A38">
        <w:t xml:space="preserve">e </w:t>
      </w:r>
      <w:r w:rsidR="001E683B">
        <w:t>do this by simulating resource competition between three annual plant species</w:t>
      </w:r>
      <w:r w:rsidR="00B00A38">
        <w:t xml:space="preserve"> </w:t>
      </w:r>
      <w:r w:rsidR="001F3D0E">
        <w:t>differing in the phenology</w:t>
      </w:r>
      <w:r w:rsidR="00586936">
        <w:t xml:space="preserve"> of growth</w:t>
      </w:r>
      <w:r w:rsidR="001E683B">
        <w:t xml:space="preserve">. We then fit a </w:t>
      </w:r>
      <w:r w:rsidR="00960940">
        <w:t xml:space="preserve">discrete time </w:t>
      </w:r>
      <w:r w:rsidR="001E683B">
        <w:t>phenomenological competition model to their dynamics in order to detect the presence of HOIs</w:t>
      </w:r>
      <w:r w:rsidR="00B00A38">
        <w:t xml:space="preserve">.  </w:t>
      </w:r>
      <w:r w:rsidR="00C32A0E">
        <w:t xml:space="preserve">We find that </w:t>
      </w:r>
      <w:r w:rsidR="001E683B">
        <w:t>HOIs</w:t>
      </w:r>
      <w:r w:rsidR="00C32A0E">
        <w:t xml:space="preserve">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conclude that HOIs </w:t>
      </w:r>
      <w:r w:rsidR="003C16DF">
        <w:t>are</w:t>
      </w:r>
      <w:r w:rsidR="00390672">
        <w:t xml:space="preserve"> likely to arise</w:t>
      </w:r>
      <w:r w:rsidR="001E683B">
        <w:t xml:space="preserve"> as an outcome of mechanistic resource competition played out in discrete time</w:t>
      </w:r>
      <w:r w:rsidR="00390672">
        <w:t xml:space="preserve">. Clarifying the source of HOIs in simple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4A08F834"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w:t>
      </w:r>
    </w:p>
    <w:p w14:paraId="4CB745C8" w14:textId="77777777" w:rsidR="0061034E" w:rsidRDefault="0061034E">
      <w:pPr>
        <w:rPr>
          <w:rFonts w:eastAsia="Noto Sans CJK SC Regular" w:cs="FreeSans"/>
          <w:b/>
          <w:szCs w:val="28"/>
        </w:rPr>
      </w:pPr>
      <w:bookmarkStart w:id="4" w:name="introduction"/>
      <w:bookmarkEnd w:id="4"/>
      <w:r>
        <w:br w:type="page"/>
      </w:r>
    </w:p>
    <w:p w14:paraId="2DFCF149" w14:textId="77777777" w:rsidR="00B93196" w:rsidRDefault="00390672">
      <w:pPr>
        <w:pStyle w:val="Heading"/>
      </w:pPr>
      <w:r>
        <w:lastRenderedPageBreak/>
        <w:t>Introduction</w:t>
      </w:r>
    </w:p>
    <w:p w14:paraId="5BC13903" w14:textId="02F31524" w:rsidR="00B93196" w:rsidRDefault="00390672">
      <w:pPr>
        <w:spacing w:after="202"/>
        <w:contextualSpacing/>
      </w:pPr>
      <w:r>
        <w:t xml:space="preserve">Almost every species on earth interacts with a </w:t>
      </w:r>
      <w:commentRangeStart w:id="5"/>
      <w:r w:rsidR="00024622">
        <w:t>diversity</w:t>
      </w:r>
      <w:commentRangeEnd w:id="5"/>
      <w:r w:rsidR="00024622">
        <w:rPr>
          <w:rStyle w:val="CommentReference"/>
        </w:rPr>
        <w:commentReference w:id="5"/>
      </w:r>
      <w:r>
        <w:t xml:space="preserve"> of predators, pathogens and competitors. </w:t>
      </w:r>
      <w:del w:id="6" w:author="Andy Kleinhesselink" w:date="2018-10-30T12:29:00Z">
        <w:r w:rsidDel="00960940">
          <w:delText>And the den</w:delText>
        </w:r>
        <w:r w:rsidR="003017BD" w:rsidDel="00960940">
          <w:delText>sities of each of these species</w:delText>
        </w:r>
        <w:r w:rsidDel="00960940">
          <w:delText xml:space="preserve"> are themselves determined by interactions with yet other species in the community. </w:delText>
        </w:r>
      </w:del>
      <w:commentRangeStart w:id="7"/>
      <w:r w:rsidR="00024622">
        <w:t>Despite this reality</w:t>
      </w:r>
      <w:r>
        <w:t xml:space="preserve">, most classical models in community ecology summarize species interactions </w:t>
      </w:r>
      <w:r w:rsidR="00525B6E">
        <w:t xml:space="preserve">assuming </w:t>
      </w:r>
      <w:commentRangeStart w:id="8"/>
      <w:r w:rsidR="00525B6E">
        <w:t xml:space="preserve">that the per capita effect of one species on another is independent of the densities </w:t>
      </w:r>
      <w:commentRangeEnd w:id="8"/>
      <w:r w:rsidR="00C8696F">
        <w:rPr>
          <w:rStyle w:val="CommentReference"/>
        </w:rPr>
        <w:commentReference w:id="8"/>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7"/>
      <w:r w:rsidR="00024622">
        <w:rPr>
          <w:rStyle w:val="CommentReference"/>
        </w:rPr>
        <w:commentReference w:id="7"/>
      </w:r>
      <w:r w:rsidR="00024622">
        <w:t>T</w:t>
      </w:r>
      <w:r w:rsidR="005A5626">
        <w:t xml:space="preserve">his </w:t>
      </w:r>
      <w:r w:rsidR="00586936">
        <w:t xml:space="preserve">concept </w:t>
      </w:r>
      <w:r>
        <w:t xml:space="preserve">is </w:t>
      </w:r>
      <w:r w:rsidR="00586936">
        <w:t>central</w:t>
      </w:r>
      <w:r>
        <w:t xml:space="preserve">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6B0FEF7E"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w:t>
      </w:r>
      <w:del w:id="9" w:author="Andy Kleinhesselink" w:date="2018-10-30T14:42:00Z">
        <w:r w:rsidDel="00852C69">
          <w:delText>By definition</w:delText>
        </w:r>
      </w:del>
      <w:del w:id="10" w:author="Andy Kleinhesselink" w:date="2018-10-30T14:43:00Z">
        <w:r w:rsidDel="00852C69">
          <w:delText xml:space="preserve">, HOIs mean that </w:delText>
        </w:r>
      </w:del>
      <w:r w:rsidR="009E7519">
        <w:t xml:space="preserve">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852C69">
        <w:instrText xml:space="preserve"> ADDIN ZOTERO_ITEM CSL_CITATION {"citationID":"5W3UdWfd","properties":{"formattedCitation":"(Pomerantz 1981, Abrams 1983, Billick and Case 1994)","plainCitation":"(Pomerantz 1981, Abrams 1983, Billick and Case 1994)","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852C69">
        <w:rPr>
          <w:noProof/>
        </w:rPr>
        <w:t>(Pomerantz 1981, Abrams 1983, Billick and Case 1994)</w:t>
      </w:r>
      <w:r w:rsidR="005A5626">
        <w:fldChar w:fldCharType="end"/>
      </w:r>
      <w:r w:rsidR="005A5626">
        <w:t xml:space="preserve">. </w:t>
      </w:r>
      <w:del w:id="11" w:author="Andy Kleinhesselink" w:date="2018-10-30T15:06:00Z">
        <w:r w:rsidR="00BD75EE" w:rsidDel="004B7E48">
          <w:delText>In addition, t</w:delText>
        </w:r>
      </w:del>
      <w:ins w:id="12" w:author="Andy Kleinhesselink" w:date="2018-10-30T15:06:00Z">
        <w:r w:rsidR="004B7E48">
          <w:t>T</w:t>
        </w:r>
      </w:ins>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lastRenderedPageBreak/>
        <w:t>communities of three or more species</w:t>
      </w:r>
      <w:r w:rsidR="005561EF">
        <w:t xml:space="preserve"> that are unable to coexist as species pair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0AACBB3E" w14:textId="2E4A8B03" w:rsidR="006A1B59" w:rsidRDefault="00616BAF" w:rsidP="003431F6">
      <w:pPr>
        <w:spacing w:after="202"/>
        <w:contextualSpacing/>
      </w:pPr>
      <w:commentRangeStart w:id="13"/>
      <w:r>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6D02EA">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del w:id="14" w:author="Andy Kleinhesselink" w:date="2018-10-30T15:07:00Z">
        <w:r w:rsidR="007A2BB7" w:rsidDel="004B7E48">
          <w:delText xml:space="preserve">papers defined </w:delText>
        </w:r>
      </w:del>
      <w:ins w:id="15" w:author="Andy Kleinhesselink" w:date="2018-10-30T16:36:00Z">
        <w:r w:rsidR="004F1562">
          <w:t xml:space="preserve">discussions </w:t>
        </w:r>
        <w:del w:id="16" w:author="Jonathan Levine" w:date="2018-10-31T17:49:00Z">
          <w:r w:rsidR="004F1562" w:rsidDel="00FA75F7">
            <w:delText xml:space="preserve">of </w:delText>
          </w:r>
        </w:del>
      </w:ins>
      <w:ins w:id="17" w:author="Andy Kleinhesselink" w:date="2018-10-30T16:37:00Z">
        <w:del w:id="18" w:author="Jonathan Levine" w:date="2018-10-31T17:49:00Z">
          <w:r w:rsidR="004F1562" w:rsidDel="00FA75F7">
            <w:delText xml:space="preserve">HOIs </w:delText>
          </w:r>
        </w:del>
        <w:r w:rsidR="004F1562">
          <w:t xml:space="preserve">defined </w:t>
        </w:r>
      </w:ins>
      <w:ins w:id="19" w:author="Andy Kleinhesselink" w:date="2018-10-30T16:38:00Z">
        <w:r w:rsidR="004F1562">
          <w:t>an HOI</w:t>
        </w:r>
        <w:del w:id="20" w:author="Jonathan Levine" w:date="2018-10-31T17:49:00Z">
          <w:r w:rsidR="004F1562" w:rsidDel="00FA75F7">
            <w:delText>s</w:delText>
          </w:r>
        </w:del>
        <w:r w:rsidR="004F1562">
          <w:t xml:space="preserve"> only within the context of a standard Lotka-Volterra competition model </w:t>
        </w:r>
      </w:ins>
      <w:del w:id="21" w:author="Andy Kleinhesselink" w:date="2018-10-30T16:37:00Z">
        <w:r w:rsidR="007A2BB7" w:rsidDel="004F1562">
          <w:delText xml:space="preserve">HOIs </w:delText>
        </w:r>
      </w:del>
      <w:del w:id="22" w:author="Andy Kleinhesselink" w:date="2018-10-30T15:07:00Z">
        <w:r w:rsidR="007A2BB7" w:rsidDel="004B7E48">
          <w:delText xml:space="preserve">as modification of interspecific </w:delText>
        </w:r>
        <w:r w:rsidR="00852C69" w:rsidDel="004B7E48">
          <w:delText>interaction</w:delText>
        </w:r>
        <w:r w:rsidR="007A2BB7" w:rsidDel="004B7E48">
          <w:delText xml:space="preserve"> terms </w:delText>
        </w:r>
        <w:r w:rsidR="00852C69" w:rsidDel="004B7E48">
          <w:delText>in</w:delText>
        </w:r>
        <w:r w:rsidR="003431F6" w:rsidDel="004B7E48">
          <w:delText xml:space="preserve"> </w:delText>
        </w:r>
      </w:del>
      <w:del w:id="23" w:author="Andy Kleinhesselink" w:date="2018-10-30T16:37:00Z">
        <w:r w:rsidR="00852C69" w:rsidDel="004F1562">
          <w:delText>Lotka-Volterra model</w:delText>
        </w:r>
        <w:r w:rsidR="003431F6" w:rsidDel="004F1562">
          <w:delText>s</w:delText>
        </w:r>
        <w:r w:rsidR="00852C69" w:rsidDel="004F1562">
          <w:delText xml:space="preserve"> </w:delText>
        </w:r>
      </w:del>
      <w:del w:id="24" w:author="Andy Kleinhesselink" w:date="2018-10-30T16:35:00Z">
        <w:r w:rsidR="007A2BB7" w:rsidDel="004F1562">
          <w:delText>by the</w:delText>
        </w:r>
      </w:del>
      <w:del w:id="25" w:author="Andy Kleinhesselink" w:date="2018-10-30T16:38:00Z">
        <w:r w:rsidR="007A2BB7" w:rsidDel="004F1562">
          <w:delText xml:space="preserve"> presence of </w:delText>
        </w:r>
        <w:r w:rsidR="00852C69" w:rsidDel="004F1562">
          <w:delText>other species</w:delText>
        </w:r>
        <w:r w:rsidR="006D02EA" w:rsidDel="004F1562">
          <w:delText xml:space="preserve"> </w:delText>
        </w:r>
      </w:del>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w:t>
      </w:r>
      <w:del w:id="26" w:author="Andy Kleinhesselink" w:date="2018-10-30T16:38:00Z">
        <w:r w:rsidR="004B7D03" w:rsidDel="004F1562">
          <w:delText xml:space="preserve">make this </w:delText>
        </w:r>
      </w:del>
      <w:r w:rsidR="004B7D03">
        <w:t>defin</w:t>
      </w:r>
      <w:del w:id="27" w:author="Andy Kleinhesselink" w:date="2018-10-30T16:39:00Z">
        <w:r w:rsidR="004B7D03" w:rsidDel="004F1562">
          <w:delText>ition</w:delText>
        </w:r>
      </w:del>
      <w:ins w:id="28" w:author="Andy Kleinhesselink" w:date="2018-10-30T16:39:00Z">
        <w:r w:rsidR="004F1562">
          <w:t>e</w:t>
        </w:r>
      </w:ins>
      <w:del w:id="29" w:author="Andy Kleinhesselink" w:date="2018-10-30T16:39:00Z">
        <w:r w:rsidR="004B7D03" w:rsidDel="004F1562">
          <w:delText xml:space="preserve"> more </w:delText>
        </w:r>
        <w:r w:rsidR="00852C69" w:rsidDel="004F1562">
          <w:delText>general</w:delText>
        </w:r>
        <w:r w:rsidR="004B7D03" w:rsidDel="004F1562">
          <w:delText xml:space="preserve"> by defining</w:delText>
        </w:r>
      </w:del>
      <w:r w:rsidR="004B7D03">
        <w:t xml:space="preserve"> HOIs </w:t>
      </w:r>
      <w:ins w:id="30" w:author="Andy Kleinhesselink" w:date="2018-10-30T16:39:00Z">
        <w:r w:rsidR="004F1562">
          <w:t xml:space="preserve">more generally </w:t>
        </w:r>
      </w:ins>
      <w:r w:rsidR="004B7D03">
        <w:t>as the presence of</w:t>
      </w:r>
      <w:r w:rsidR="00DA1F0D">
        <w:t xml:space="preserve"> non-additive effects </w:t>
      </w:r>
      <w:r w:rsidR="00852C69">
        <w:t>between species</w:t>
      </w:r>
      <w:ins w:id="31" w:author="Andy Kleinhesselink" w:date="2018-10-30T15:08:00Z">
        <w:r w:rsidR="004B7E48">
          <w:t>,</w:t>
        </w:r>
      </w:ins>
      <w:r w:rsidR="00852C69">
        <w:t xml:space="preserve"> </w:t>
      </w:r>
      <w:r w:rsidR="00593B78">
        <w:t>but</w:t>
      </w:r>
      <w:r w:rsidR="00852C69">
        <w:t xml:space="preserve"> this</w:t>
      </w:r>
      <w:r w:rsidR="00593B78">
        <w:t xml:space="preserve"> definition</w:t>
      </w:r>
      <w:r w:rsidR="00852C69">
        <w:t xml:space="preserve"> </w:t>
      </w:r>
      <w:del w:id="32" w:author="Andy Kleinhesselink" w:date="2018-10-30T16:39:00Z">
        <w:r w:rsidR="003431F6" w:rsidDel="004F1562">
          <w:delText>had its own</w:delText>
        </w:r>
      </w:del>
      <w:ins w:id="33" w:author="Andy Kleinhesselink" w:date="2018-10-30T16:39:00Z">
        <w:r w:rsidR="004F1562">
          <w:t>w</w:t>
        </w:r>
      </w:ins>
      <w:ins w:id="34" w:author="Andy Kleinhesselink" w:date="2018-10-30T16:40:00Z">
        <w:r w:rsidR="004F1562">
          <w:t>as itself problematic</w:t>
        </w:r>
      </w:ins>
      <w:del w:id="35" w:author="Andy Kleinhesselink" w:date="2018-10-30T16:39:00Z">
        <w:r w:rsidR="003431F6" w:rsidDel="004F1562">
          <w:delText xml:space="preserve"> </w:delText>
        </w:r>
      </w:del>
      <w:del w:id="36" w:author="Andy Kleinhesselink" w:date="2018-10-30T15:08:00Z">
        <w:r w:rsidR="003431F6" w:rsidDel="004B7E48">
          <w:delText>difficulties</w:delText>
        </w:r>
        <w:r w:rsidR="00852C69" w:rsidDel="004B7E48">
          <w:delText xml:space="preserve"> </w:delText>
        </w:r>
      </w:del>
      <w:ins w:id="37" w:author="Andy Kleinhesselink" w:date="2018-10-30T15:08:00Z">
        <w:r w:rsidR="004B7E48">
          <w:t xml:space="preserve"> </w:t>
        </w:r>
      </w:ins>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del w:id="38" w:author="Andy Kleinhesselink" w:date="2018-10-30T15:09:00Z">
        <w:r w:rsidR="00DA1F0D" w:rsidDel="004B7E48">
          <w:delText xml:space="preserve">includes </w:delText>
        </w:r>
      </w:del>
      <w:ins w:id="39" w:author="Andy Kleinhesselink" w:date="2018-10-30T15:09:00Z">
        <w:r w:rsidR="004B7E48">
          <w:t xml:space="preserve">included </w:t>
        </w:r>
      </w:ins>
      <w:r w:rsidR="00DA1F0D">
        <w:t xml:space="preserve">non-linear intra- </w:t>
      </w:r>
      <w:r w:rsidR="003431F6">
        <w:t>and</w:t>
      </w:r>
      <w:r w:rsidR="00DA1F0D">
        <w:t xml:space="preserve"> inter</w:t>
      </w:r>
      <w:r w:rsidR="003431F6">
        <w:t>-</w:t>
      </w:r>
      <w:r w:rsidR="00DA1F0D">
        <w:t xml:space="preserve">specific interaction terms in their definition of HOIs, </w:t>
      </w:r>
      <w:r w:rsidR="00852C69">
        <w:t xml:space="preserve">which deviates </w:t>
      </w:r>
      <w:del w:id="40" w:author="Andy Kleinhesselink" w:date="2018-10-30T16:40:00Z">
        <w:r w:rsidR="00852C69" w:rsidDel="004F1562">
          <w:delText xml:space="preserve">conceptually </w:delText>
        </w:r>
      </w:del>
      <w:r w:rsidR="00852C69">
        <w:t xml:space="preserve">from </w:t>
      </w:r>
      <w:del w:id="41" w:author="Andy Kleinhesselink" w:date="2018-10-30T15:09:00Z">
        <w:r w:rsidR="00852C69" w:rsidDel="004B7E48">
          <w:delText xml:space="preserve">some of </w:delText>
        </w:r>
      </w:del>
      <w:r w:rsidR="00852C69">
        <w:t xml:space="preserve">the </w:t>
      </w:r>
      <w:del w:id="42" w:author="Andy Kleinhesselink" w:date="2018-10-30T15:09:00Z">
        <w:r w:rsidR="00852C69" w:rsidDel="004B7E48">
          <w:delText xml:space="preserve">first </w:delText>
        </w:r>
      </w:del>
      <w:ins w:id="43" w:author="Andy Kleinhesselink" w:date="2018-10-30T15:09:00Z">
        <w:r w:rsidR="004B7E48">
          <w:t xml:space="preserve">original </w:t>
        </w:r>
      </w:ins>
      <w:ins w:id="44" w:author="Andy Kleinhesselink" w:date="2018-10-30T16:40:00Z">
        <w:r w:rsidR="004F1562">
          <w:t>emphasis on interactions between more than two species</w:t>
        </w:r>
      </w:ins>
      <w:del w:id="45" w:author="Andy Kleinhesselink" w:date="2018-10-30T16:40:00Z">
        <w:r w:rsidR="00852C69" w:rsidDel="004F1562">
          <w:delText>definitions HOIs</w:delText>
        </w:r>
      </w:del>
      <w:r w:rsidR="00DA1F0D">
        <w:t xml:space="preserve">. </w:t>
      </w:r>
      <w:r w:rsidR="00593B78">
        <w:t xml:space="preserve"> In another recent paper, Grilli et al. </w:t>
      </w:r>
      <w:r w:rsidR="004B7D03">
        <w:fldChar w:fldCharType="begin"/>
      </w:r>
      <w:r w:rsidR="004B7D03">
        <w:instrText xml:space="preserve"> ADDIN ZOTERO_ITEM CSL_CITATION {"citationID":"HerHuAyU","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4B7D03">
        <w:rPr>
          <w:noProof/>
        </w:rPr>
        <w:t>(2017b)</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ins w:id="46" w:author="Andy Kleinhesselink" w:date="2018-10-30T16:44:00Z">
        <w:r w:rsidR="00550788">
          <w:t xml:space="preserve">of HOIs are strictly speaking not interaction modifications at all, but </w:t>
        </w:r>
      </w:ins>
      <w:ins w:id="47" w:author="Andy Kleinhesselink" w:date="2018-10-30T16:45:00Z">
        <w:r w:rsidR="00550788">
          <w:t xml:space="preserve">rather more like </w:t>
        </w:r>
      </w:ins>
      <w:del w:id="48" w:author="Andy Kleinhesselink" w:date="2018-10-30T16:42:00Z">
        <w:r w:rsidR="004B7D03" w:rsidDel="004F1562">
          <w:delText>seems</w:delText>
        </w:r>
      </w:del>
      <w:ins w:id="49" w:author="Andy Kleinhesselink" w:date="2018-10-30T16:43:00Z">
        <w:del w:id="50" w:author="Jonathan Levine" w:date="2018-10-31T17:50:00Z">
          <w:r w:rsidR="00550788" w:rsidDel="00E55FD4">
            <w:delText>competition</w:delText>
          </w:r>
        </w:del>
      </w:ins>
      <w:ins w:id="51" w:author="Andy Kleinhesselink" w:date="2018-10-30T16:44:00Z">
        <w:del w:id="52" w:author="Jonathan Levine" w:date="2018-10-31T17:50:00Z">
          <w:r w:rsidR="00550788" w:rsidDel="00E55FD4">
            <w:delText xml:space="preserve">-mediated </w:delText>
          </w:r>
        </w:del>
      </w:ins>
      <w:del w:id="53" w:author="Andy Kleinhesselink" w:date="2018-10-30T16:42:00Z">
        <w:r w:rsidR="004B7D03" w:rsidDel="004F1562">
          <w:delText xml:space="preserve"> to</w:delText>
        </w:r>
      </w:del>
      <w:del w:id="54" w:author="Andy Kleinhesselink" w:date="2018-10-30T16:43:00Z">
        <w:r w:rsidR="004B7D03" w:rsidDel="004F1562">
          <w:delText xml:space="preserve"> </w:delText>
        </w:r>
      </w:del>
      <w:del w:id="55" w:author="Andy Kleinhesselink" w:date="2018-10-30T16:41:00Z">
        <w:r w:rsidR="004B7D03" w:rsidDel="004F1562">
          <w:delText xml:space="preserve">involve </w:delText>
        </w:r>
      </w:del>
      <w:del w:id="56" w:author="Andy Kleinhesselink" w:date="2018-10-30T16:43:00Z">
        <w:r w:rsidR="004B7D03" w:rsidDel="004F1562">
          <w:delText xml:space="preserve">competition mediated </w:delText>
        </w:r>
      </w:del>
      <w:r w:rsidR="004B7D03">
        <w:t xml:space="preserve">indirect </w:t>
      </w:r>
      <w:del w:id="57" w:author="Jonathan Levine" w:date="2018-10-31T17:50:00Z">
        <w:r w:rsidR="004B7D03" w:rsidDel="00E55FD4">
          <w:delText>effects</w:delText>
        </w:r>
      </w:del>
      <w:ins w:id="58" w:author="Jonathan Levine" w:date="2018-10-31T17:50:00Z">
        <w:r w:rsidR="00E55FD4">
          <w:t>interaction chains</w:t>
        </w:r>
      </w:ins>
      <w:del w:id="59" w:author="Andy Kleinhesselink" w:date="2018-10-30T16:45:00Z">
        <w:r w:rsidR="004B7D03" w:rsidDel="00550788">
          <w:delText xml:space="preserve"> rather than</w:delText>
        </w:r>
        <w:r w:rsidR="00852C69" w:rsidDel="00550788">
          <w:delText xml:space="preserve"> </w:delText>
        </w:r>
        <w:r w:rsidR="004B7D03" w:rsidDel="00550788">
          <w:delText>interaction modifications</w:delText>
        </w:r>
        <w:r w:rsidR="00852C69" w:rsidDel="00550788">
          <w:delText xml:space="preserve"> as HOIs are traditionally defined</w:delText>
        </w:r>
      </w:del>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del w:id="60" w:author="Andy Kleinhesselink" w:date="2018-10-30T16:45:00Z">
        <w:r w:rsidR="004B7D03" w:rsidDel="00386DC9">
          <w:delText xml:space="preserve"> </w:delText>
        </w:r>
      </w:del>
      <w:ins w:id="61" w:author="Andy Kleinhesselink" w:date="2018-10-30T16:45:00Z">
        <w:r w:rsidR="00550788">
          <w:t xml:space="preserve"> </w:t>
        </w:r>
      </w:ins>
      <w:r w:rsidR="00852C69">
        <w:t>The renewed interest in HOIs demands a clearer</w:t>
      </w:r>
      <w:r w:rsidR="003431F6">
        <w:t xml:space="preserve"> definition </w:t>
      </w:r>
      <w:ins w:id="62" w:author="Andy Kleinhesselink" w:date="2018-10-30T15:11:00Z">
        <w:r w:rsidR="004B7E48">
          <w:t>of what the</w:t>
        </w:r>
        <w:del w:id="63" w:author="Jonathan Levine" w:date="2018-10-31T17:50:00Z">
          <w:r w:rsidR="004B7E48" w:rsidDel="00E55FD4">
            <w:delText>y</w:delText>
          </w:r>
        </w:del>
      </w:ins>
      <w:ins w:id="64" w:author="Jonathan Levine" w:date="2018-10-31T17:50:00Z">
        <w:r w:rsidR="00E55FD4">
          <w:t>se interactions truly</w:t>
        </w:r>
      </w:ins>
      <w:ins w:id="65" w:author="Andy Kleinhesselink" w:date="2018-10-30T15:11:00Z">
        <w:r w:rsidR="004B7E48">
          <w:t xml:space="preserve"> are </w:t>
        </w:r>
      </w:ins>
      <w:r w:rsidR="003431F6">
        <w:t>and a worked example showing how HOIs could be detected in the kind of empirical data ecologists actually collect.</w:t>
      </w:r>
    </w:p>
    <w:p w14:paraId="4BF5282A" w14:textId="4DD78C38" w:rsidR="000D418D" w:rsidRDefault="005561EF" w:rsidP="002C2294">
      <w:pPr>
        <w:spacing w:after="202"/>
        <w:contextualSpacing/>
      </w:pPr>
      <w:commentRangeStart w:id="66"/>
      <w:r>
        <w:t xml:space="preserve">In addition, </w:t>
      </w:r>
      <w:del w:id="67" w:author="Andy Kleinhesselink" w:date="2018-10-30T15:57:00Z">
        <w:r w:rsidDel="00D44603">
          <w:delText xml:space="preserve">our understanding of </w:delText>
        </w:r>
      </w:del>
      <w:r>
        <w:t>the</w:t>
      </w:r>
      <w:ins w:id="68" w:author="Andy Kleinhesselink" w:date="2018-10-30T15:57:00Z">
        <w:r w:rsidR="00D44603">
          <w:t xml:space="preserve"> </w:t>
        </w:r>
      </w:ins>
      <w:del w:id="69" w:author="Andy Kleinhesselink" w:date="2018-10-30T15:57:00Z">
        <w:r w:rsidDel="00D44603">
          <w:delText xml:space="preserve"> </w:delText>
        </w:r>
      </w:del>
      <w:r w:rsidR="00FE0701">
        <w:t>mechanis</w:t>
      </w:r>
      <w:del w:id="70" w:author="Andy Kleinhesselink" w:date="2018-10-30T15:57:00Z">
        <w:r w:rsidR="00FE0701" w:rsidDel="00D44603">
          <w:delText>tic processes</w:delText>
        </w:r>
      </w:del>
      <w:ins w:id="71" w:author="Andy Kleinhesselink" w:date="2018-10-30T15:57:00Z">
        <w:r w:rsidR="00D44603">
          <w:t>ms</w:t>
        </w:r>
      </w:ins>
      <w:r w:rsidR="00FE0701">
        <w:t xml:space="preserve"> that </w:t>
      </w:r>
      <w:ins w:id="72" w:author="Andy Kleinhesselink" w:date="2018-10-30T15:57:00Z">
        <w:r w:rsidR="00D44603">
          <w:t xml:space="preserve">do and do not </w:t>
        </w:r>
      </w:ins>
      <w:r w:rsidR="00FE0701">
        <w:t>generate higher order interactions</w:t>
      </w:r>
      <w:ins w:id="73" w:author="Andy Kleinhesselink" w:date="2018-10-30T15:57:00Z">
        <w:r w:rsidR="00D44603">
          <w:t xml:space="preserve"> between competitors</w:t>
        </w:r>
      </w:ins>
      <w:r w:rsidR="00FE0701">
        <w:t xml:space="preserve"> </w:t>
      </w:r>
      <w:del w:id="74" w:author="Andy Kleinhesselink" w:date="2018-10-30T15:58:00Z">
        <w:r w:rsidR="00FE0701" w:rsidDel="00D44603">
          <w:delText>in the first place</w:delText>
        </w:r>
        <w:r w:rsidDel="00D44603">
          <w:delText xml:space="preserve"> </w:delText>
        </w:r>
      </w:del>
      <w:ins w:id="75" w:author="Andy Kleinhesselink" w:date="2018-10-30T16:46:00Z">
        <w:r w:rsidR="00386DC9">
          <w:t>are</w:t>
        </w:r>
      </w:ins>
      <w:del w:id="76" w:author="Andy Kleinhesselink" w:date="2018-10-30T16:46:00Z">
        <w:r w:rsidDel="00386DC9">
          <w:delText>is</w:delText>
        </w:r>
      </w:del>
      <w:r>
        <w:t xml:space="preserve"> unclear</w:t>
      </w:r>
      <w:r w:rsidR="00FE0701">
        <w:t xml:space="preserve">. </w:t>
      </w:r>
      <w:commentRangeEnd w:id="13"/>
      <w:r w:rsidR="00734B7F">
        <w:rPr>
          <w:rStyle w:val="CommentReference"/>
        </w:rPr>
        <w:commentReference w:id="13"/>
      </w:r>
      <w:r w:rsidR="00F034BB">
        <w:t xml:space="preserve"> </w:t>
      </w:r>
      <w:commentRangeStart w:id="77"/>
      <w:r w:rsidR="000D418D">
        <w:t>Ecologists</w:t>
      </w:r>
      <w:commentRangeEnd w:id="77"/>
      <w:r w:rsidR="000D418D">
        <w:rPr>
          <w:rStyle w:val="CommentReference"/>
        </w:rPr>
        <w:commentReference w:id="77"/>
      </w:r>
      <w:r w:rsidR="000D418D">
        <w:t xml:space="preserve"> </w:t>
      </w:r>
      <w:ins w:id="78" w:author="Andy Kleinhesselink" w:date="2018-10-30T15:11:00Z">
        <w:r w:rsidR="004B7E48">
          <w:t>k</w:t>
        </w:r>
      </w:ins>
      <w:del w:id="79" w:author="Andy Kleinhesselink" w:date="2018-10-30T15:11:00Z">
        <w:r w:rsidR="00FF7300" w:rsidDel="004B7E48">
          <w:delText>do k</w:delText>
        </w:r>
      </w:del>
      <w:r w:rsidR="00FF7300">
        <w:t>now</w:t>
      </w:r>
      <w:r w:rsidR="000D418D">
        <w:t xml:space="preserve"> that higher order interactions </w:t>
      </w:r>
      <w:del w:id="80" w:author="Jonathan Levine" w:date="2018-10-31T17:51:00Z">
        <w:r w:rsidR="000D418D" w:rsidDel="00682836">
          <w:delText xml:space="preserve">are a function of the fact that phenomenological models </w:delText>
        </w:r>
        <w:r w:rsidR="00E75F7D" w:rsidDel="00682836">
          <w:delText>are generally simpler than and usually cannot reproduce exactly the same dynamics present</w:delText>
        </w:r>
      </w:del>
      <w:ins w:id="81" w:author="Jonathan Levine" w:date="2018-10-31T17:51:00Z">
        <w:r w:rsidR="00682836">
          <w:t>emerge organically</w:t>
        </w:r>
      </w:ins>
      <w:r w:rsidR="00E75F7D">
        <w:t xml:space="preserve"> in </w:t>
      </w:r>
      <w:r w:rsidR="000D418D">
        <w:t xml:space="preserve">mechanistic </w:t>
      </w:r>
      <w:ins w:id="82" w:author="Andy Kleinhesselink" w:date="2018-10-30T16:46:00Z">
        <w:r w:rsidR="00386DC9">
          <w:t xml:space="preserve">competition </w:t>
        </w:r>
      </w:ins>
      <w:r w:rsidR="000D418D">
        <w:t>model</w:t>
      </w:r>
      <w:ins w:id="83" w:author="Andy Kleinhesselink" w:date="2018-10-30T16:46:00Z">
        <w:r w:rsidR="00386DC9">
          <w:t>s</w:t>
        </w:r>
      </w:ins>
      <w:r w:rsidR="000D418D">
        <w:t xml:space="preserve"> </w:t>
      </w:r>
      <w:r w:rsidR="000D418D">
        <w:fldChar w:fldCharType="begin"/>
      </w:r>
      <w:r w:rsidR="003431F6">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0D418D">
        <w:fldChar w:fldCharType="separate"/>
      </w:r>
      <w:r w:rsidR="003431F6" w:rsidRPr="003431F6">
        <w:rPr>
          <w:rFonts w:cs="Times New Roman"/>
        </w:rPr>
        <w:t>(Abrams 1983, O’Dwyer 2018)</w:t>
      </w:r>
      <w:r w:rsidR="000D418D">
        <w:fldChar w:fldCharType="end"/>
      </w:r>
      <w:ins w:id="84" w:author="Jonathan Levine" w:date="2018-10-31T17:59:00Z">
        <w:r w:rsidR="00ED5071">
          <w:t xml:space="preserve">, which </w:t>
        </w:r>
        <w:r w:rsidR="00ED5071">
          <w:lastRenderedPageBreak/>
          <w:t>has two key implications</w:t>
        </w:r>
      </w:ins>
      <w:ins w:id="85" w:author="Jonathan Levine" w:date="2018-10-31T17:55:00Z">
        <w:r w:rsidR="00F53F6A">
          <w:t>.</w:t>
        </w:r>
        <w:r w:rsidR="00F53F6A" w:rsidRPr="00F53F6A">
          <w:t xml:space="preserve"> </w:t>
        </w:r>
      </w:ins>
      <w:ins w:id="86" w:author="Jonathan Levine" w:date="2018-10-31T17:59:00Z">
        <w:r w:rsidR="00882334">
          <w:t>First</w:t>
        </w:r>
      </w:ins>
      <w:ins w:id="87" w:author="Jonathan Levine" w:date="2018-10-31T17:55:00Z">
        <w:r w:rsidR="00F53F6A">
          <w:t xml:space="preserve">, since mechanistic models </w:t>
        </w:r>
        <w:r w:rsidR="00770609">
          <w:t>generate</w:t>
        </w:r>
        <w:r w:rsidR="00F53F6A">
          <w:t xml:space="preserve"> H</w:t>
        </w:r>
      </w:ins>
      <w:ins w:id="88" w:author="Jonathan Levine" w:date="2018-10-31T18:00:00Z">
        <w:r w:rsidR="00882334">
          <w:t>OI</w:t>
        </w:r>
      </w:ins>
      <w:ins w:id="89" w:author="Jonathan Levine" w:date="2018-10-31T17:55:00Z">
        <w:r w:rsidR="00F53F6A">
          <w:t>s</w:t>
        </w:r>
      </w:ins>
      <w:ins w:id="90" w:author="Jonathan Levine" w:date="2018-10-31T17:59:00Z">
        <w:r w:rsidR="00882334">
          <w:t xml:space="preserve"> without </w:t>
        </w:r>
      </w:ins>
      <w:ins w:id="91" w:author="Jonathan Levine" w:date="2018-10-31T18:00:00Z">
        <w:r w:rsidR="00882334">
          <w:t xml:space="preserve">the addition of </w:t>
        </w:r>
      </w:ins>
      <w:ins w:id="92" w:author="Jonathan Levine" w:date="2018-10-31T17:59:00Z">
        <w:r w:rsidR="00882334">
          <w:t>explicit HOI terms</w:t>
        </w:r>
      </w:ins>
      <w:ins w:id="93" w:author="Jonathan Levine" w:date="2018-10-31T17:55:00Z">
        <w:r w:rsidR="00F53F6A">
          <w:t xml:space="preserve">, one might argue that the issue of higher order interactions is essentially </w:t>
        </w:r>
      </w:ins>
      <w:ins w:id="94" w:author="Jonathan Levine" w:date="2018-10-31T18:00:00Z">
        <w:r w:rsidR="00882334">
          <w:t xml:space="preserve">an </w:t>
        </w:r>
      </w:ins>
      <w:ins w:id="95" w:author="Jonathan Levine" w:date="2018-10-31T17:55:00Z">
        <w:r w:rsidR="00F53F6A">
          <w:t>artificial</w:t>
        </w:r>
      </w:ins>
      <w:ins w:id="96" w:author="Jonathan Levine" w:date="2018-10-31T18:00:00Z">
        <w:r w:rsidR="00882334">
          <w:t xml:space="preserve"> construct of phenomenological models.  However, the question of whether perfect knowledge of pairwise interactions is sufficient to predict the dynamics of more complex systems is fundamentally phenomenological and thus can only be investigated in the context of phenomenological interactions</w:t>
        </w:r>
        <w:r w:rsidR="002C2294">
          <w:t xml:space="preserve">.  Second, if mechanistic models </w:t>
        </w:r>
      </w:ins>
      <w:ins w:id="97" w:author="Jonathan Levine" w:date="2018-10-31T18:02:00Z">
        <w:r w:rsidR="002C2294">
          <w:t xml:space="preserve">almost unavoidably </w:t>
        </w:r>
      </w:ins>
      <w:ins w:id="98" w:author="Jonathan Levine" w:date="2018-10-31T18:00:00Z">
        <w:r w:rsidR="002C2294">
          <w:t>generate HOIs</w:t>
        </w:r>
      </w:ins>
      <w:ins w:id="99" w:author="Jonathan Levine" w:date="2018-10-31T17:51:00Z">
        <w:r w:rsidR="00682836">
          <w:t xml:space="preserve">, </w:t>
        </w:r>
      </w:ins>
      <w:ins w:id="100" w:author="Jonathan Levine" w:date="2018-10-31T18:02:00Z">
        <w:r w:rsidR="002C2294">
          <w:t xml:space="preserve">this </w:t>
        </w:r>
      </w:ins>
      <w:del w:id="101" w:author="Jonathan Levine" w:date="2018-10-31T17:52:00Z">
        <w:r w:rsidR="000D418D" w:rsidDel="00682836">
          <w:delText xml:space="preserve">.  </w:delText>
        </w:r>
      </w:del>
      <w:ins w:id="102" w:author="Andy Kleinhesselink" w:date="2018-10-30T16:04:00Z">
        <w:del w:id="103" w:author="Jonathan Levine" w:date="2018-10-31T17:52:00Z">
          <w:r w:rsidR="009A187B" w:rsidDel="00682836">
            <w:delText>Therefore</w:delText>
          </w:r>
        </w:del>
      </w:ins>
      <w:ins w:id="104" w:author="Andy Kleinhesselink" w:date="2018-10-30T16:00:00Z">
        <w:del w:id="105" w:author="Jonathan Levine" w:date="2018-10-31T17:52:00Z">
          <w:r w:rsidR="009A187B" w:rsidDel="00682836">
            <w:delText xml:space="preserve"> it </w:delText>
          </w:r>
        </w:del>
      </w:ins>
      <w:ins w:id="106" w:author="Andy Kleinhesselink" w:date="2018-10-30T16:04:00Z">
        <w:del w:id="107" w:author="Jonathan Levine" w:date="2018-10-31T17:52:00Z">
          <w:r w:rsidR="009A187B" w:rsidDel="00682836">
            <w:delText>could be argued</w:delText>
          </w:r>
        </w:del>
      </w:ins>
      <w:ins w:id="108" w:author="Jonathan Levine" w:date="2018-10-31T17:52:00Z">
        <w:r w:rsidR="00682836">
          <w:t>sugges</w:t>
        </w:r>
        <w:r w:rsidR="005314BD">
          <w:t>t</w:t>
        </w:r>
      </w:ins>
      <w:ins w:id="109" w:author="Jonathan Levine" w:date="2018-10-31T18:02:00Z">
        <w:r w:rsidR="002C2294">
          <w:t>s</w:t>
        </w:r>
      </w:ins>
      <w:ins w:id="110" w:author="Andy Kleinhesselink" w:date="2018-10-30T16:00:00Z">
        <w:r w:rsidR="009A187B">
          <w:t xml:space="preserve"> </w:t>
        </w:r>
      </w:ins>
      <w:ins w:id="111" w:author="Andy Kleinhesselink" w:date="2018-10-30T16:04:00Z">
        <w:r w:rsidR="009A187B">
          <w:t xml:space="preserve">that </w:t>
        </w:r>
      </w:ins>
      <w:ins w:id="112" w:author="Andy Kleinhesselink" w:date="2018-10-30T16:00:00Z">
        <w:del w:id="113" w:author="Jonathan Levine" w:date="2018-10-31T17:53:00Z">
          <w:r w:rsidR="009A187B" w:rsidDel="00C2336C">
            <w:delText xml:space="preserve">HOIs </w:delText>
          </w:r>
        </w:del>
      </w:ins>
      <w:ins w:id="114" w:author="Jonathan Levine" w:date="2018-10-31T17:53:00Z">
        <w:r w:rsidR="00C2336C">
          <w:t xml:space="preserve">such interactions </w:t>
        </w:r>
      </w:ins>
      <w:ins w:id="115" w:author="Andy Kleinhesselink" w:date="2018-10-30T16:00:00Z">
        <w:r w:rsidR="009A187B">
          <w:t xml:space="preserve">should be common in nature </w:t>
        </w:r>
      </w:ins>
      <w:ins w:id="116" w:author="Andy Kleinhesselink" w:date="2018-10-30T16:01:00Z">
        <w:r w:rsidR="009A187B">
          <w:fldChar w:fldCharType="begin"/>
        </w:r>
        <w:r w:rsidR="009A187B">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ins>
      <w:r w:rsidR="009A187B">
        <w:fldChar w:fldCharType="separate"/>
      </w:r>
      <w:ins w:id="117" w:author="Andy Kleinhesselink" w:date="2018-10-30T16:01:00Z">
        <w:r w:rsidR="009A187B">
          <w:rPr>
            <w:noProof/>
          </w:rPr>
          <w:t>(Abrams 1983)</w:t>
        </w:r>
        <w:r w:rsidR="009A187B">
          <w:fldChar w:fldCharType="end"/>
        </w:r>
        <w:r w:rsidR="009A187B">
          <w:t xml:space="preserve">. </w:t>
        </w:r>
      </w:ins>
      <w:ins w:id="118" w:author="Andy Kleinhesselink" w:date="2018-10-30T16:46:00Z">
        <w:r w:rsidR="00386DC9">
          <w:t>This</w:t>
        </w:r>
      </w:ins>
      <w:ins w:id="119" w:author="Jonathan Levine" w:date="2018-10-31T18:02:00Z">
        <w:r w:rsidR="004C0FE8">
          <w:t xml:space="preserve"> observation</w:t>
        </w:r>
      </w:ins>
      <w:ins w:id="120" w:author="Andy Kleinhesselink" w:date="2018-10-30T16:46:00Z">
        <w:r w:rsidR="00386DC9">
          <w:t xml:space="preserve"> leaves the fact that</w:t>
        </w:r>
      </w:ins>
      <w:ins w:id="121" w:author="Andy Kleinhesselink" w:date="2018-10-30T16:04:00Z">
        <w:r w:rsidR="009A187B">
          <w:t xml:space="preserve"> there </w:t>
        </w:r>
      </w:ins>
      <w:ins w:id="122" w:author="Andy Kleinhesselink" w:date="2018-10-30T16:46:00Z">
        <w:r w:rsidR="00386DC9">
          <w:t>hav</w:t>
        </w:r>
      </w:ins>
      <w:ins w:id="123" w:author="Andy Kleinhesselink" w:date="2018-10-30T16:47:00Z">
        <w:r w:rsidR="00386DC9">
          <w:t>e been so</w:t>
        </w:r>
      </w:ins>
      <w:ins w:id="124" w:author="Andy Kleinhesselink" w:date="2018-10-30T16:04:00Z">
        <w:r w:rsidR="009A187B">
          <w:t xml:space="preserve"> few </w:t>
        </w:r>
      </w:ins>
      <w:ins w:id="125" w:author="Andy Kleinhesselink" w:date="2018-10-30T16:05:00Z">
        <w:r w:rsidR="009A187B">
          <w:t>rigorous</w:t>
        </w:r>
      </w:ins>
      <w:ins w:id="126" w:author="Andy Kleinhesselink" w:date="2018-10-30T16:04:00Z">
        <w:r w:rsidR="009A187B">
          <w:t xml:space="preserve"> </w:t>
        </w:r>
      </w:ins>
      <w:ins w:id="127" w:author="Andy Kleinhesselink" w:date="2018-10-30T16:05:00Z">
        <w:r w:rsidR="009A187B">
          <w:t>demonstrations of HOIs in natural communities</w:t>
        </w:r>
      </w:ins>
      <w:ins w:id="128" w:author="Andy Kleinhesselink" w:date="2018-10-30T16:47:00Z">
        <w:r w:rsidR="00386DC9">
          <w:t xml:space="preserve"> somewhat of a mystery</w:t>
        </w:r>
      </w:ins>
      <w:ins w:id="129" w:author="Jonathan Levine" w:date="2018-10-31T17:53:00Z">
        <w:r w:rsidR="00C2336C">
          <w:t xml:space="preserve">, aside from the logistical challenges of </w:t>
        </w:r>
      </w:ins>
      <w:ins w:id="130" w:author="Jonathan Levine" w:date="2018-10-31T17:54:00Z">
        <w:r w:rsidR="00C2336C">
          <w:t>experiments that can test for</w:t>
        </w:r>
      </w:ins>
      <w:ins w:id="131" w:author="Jonathan Levine" w:date="2018-10-31T17:53:00Z">
        <w:r w:rsidR="00C2336C">
          <w:t xml:space="preserve"> them</w:t>
        </w:r>
      </w:ins>
      <w:commentRangeStart w:id="132"/>
      <w:ins w:id="133" w:author="Andy Kleinhesselink" w:date="2018-10-30T16:13:00Z">
        <w:r w:rsidR="00025789">
          <w:t>.  An investigation of the mechanistic basis of HOIs</w:t>
        </w:r>
      </w:ins>
      <w:ins w:id="134" w:author="Andy Kleinhesselink" w:date="2018-10-30T16:14:00Z">
        <w:r w:rsidR="00025789">
          <w:t xml:space="preserve"> would help ecologists predict when and where HOIs are most likely to emerge—and may help explain why phenomenological models without HOIs have been successfully applied in many communities</w:t>
        </w:r>
      </w:ins>
      <w:ins w:id="135" w:author="Andy Kleinhesselink" w:date="2018-10-30T16:12:00Z">
        <w:r w:rsidR="00025789">
          <w:t xml:space="preserve">. </w:t>
        </w:r>
      </w:ins>
      <w:del w:id="136" w:author="Andy Kleinhesselink" w:date="2018-10-30T16:04:00Z">
        <w:r w:rsidR="003431F6" w:rsidDel="009A187B">
          <w:delText>However,</w:delText>
        </w:r>
      </w:del>
      <w:del w:id="137" w:author="Andy Kleinhesselink" w:date="2018-10-30T16:03:00Z">
        <w:r w:rsidR="000A0B3E" w:rsidDel="009A187B">
          <w:delText xml:space="preserve"> </w:delText>
        </w:r>
      </w:del>
      <w:del w:id="138" w:author="Andy Kleinhesselink" w:date="2018-10-30T16:14:00Z">
        <w:r w:rsidR="000A0B3E" w:rsidDel="00025789">
          <w:delText xml:space="preserve">the question of </w:delText>
        </w:r>
        <w:r w:rsidR="000D418D" w:rsidDel="00025789">
          <w:delText xml:space="preserve">whether </w:delText>
        </w:r>
        <w:r w:rsidR="000A0B3E" w:rsidDel="00025789">
          <w:delText xml:space="preserve">perfect knowledge of </w:delText>
        </w:r>
        <w:r w:rsidR="000D418D" w:rsidDel="00025789">
          <w:delText xml:space="preserve">pairwise interactions </w:delText>
        </w:r>
        <w:r w:rsidR="000A0B3E" w:rsidDel="00025789">
          <w:delText xml:space="preserve">is </w:delText>
        </w:r>
        <w:r w:rsidR="000D418D" w:rsidDel="00025789">
          <w:delText xml:space="preserve">sufficient to predict the dynamics of more complex systems is </w:delText>
        </w:r>
        <w:r w:rsidR="000A0B3E" w:rsidDel="00025789">
          <w:delText xml:space="preserve">fundamentally </w:delText>
        </w:r>
        <w:r w:rsidR="000D418D" w:rsidDel="00025789">
          <w:delText>phenomenological</w:delText>
        </w:r>
        <w:r w:rsidR="003431F6" w:rsidDel="00025789">
          <w:delText xml:space="preserve"> and thus can only be investigated in the context of</w:delText>
        </w:r>
      </w:del>
      <w:del w:id="139" w:author="Andy Kleinhesselink" w:date="2018-10-30T15:59:00Z">
        <w:r w:rsidR="003431F6" w:rsidDel="009A187B">
          <w:delText xml:space="preserve"> </w:delText>
        </w:r>
      </w:del>
      <w:del w:id="140" w:author="Andy Kleinhesselink" w:date="2018-10-30T16:14:00Z">
        <w:r w:rsidR="003431F6" w:rsidDel="00025789">
          <w:delText xml:space="preserve">phenomenological </w:delText>
        </w:r>
      </w:del>
      <w:del w:id="141" w:author="Andy Kleinhesselink" w:date="2018-10-30T15:12:00Z">
        <w:r w:rsidR="003431F6" w:rsidDel="004B7E48">
          <w:delText xml:space="preserve">species </w:delText>
        </w:r>
      </w:del>
      <w:del w:id="142" w:author="Andy Kleinhesselink" w:date="2018-10-30T16:14:00Z">
        <w:r w:rsidR="003431F6" w:rsidDel="00025789">
          <w:delText>interaction</w:delText>
        </w:r>
      </w:del>
      <w:del w:id="143" w:author="Andy Kleinhesselink" w:date="2018-10-30T15:12:00Z">
        <w:r w:rsidR="003431F6" w:rsidDel="004B7E48">
          <w:delText>s</w:delText>
        </w:r>
      </w:del>
      <w:del w:id="144" w:author="Andy Kleinhesselink" w:date="2018-10-30T16:14:00Z">
        <w:r w:rsidR="000D418D" w:rsidDel="00025789">
          <w:delText xml:space="preserve">. </w:delText>
        </w:r>
      </w:del>
      <w:commentRangeEnd w:id="66"/>
      <w:r>
        <w:rPr>
          <w:rStyle w:val="CommentReference"/>
        </w:rPr>
        <w:commentReference w:id="66"/>
      </w:r>
      <w:r w:rsidR="000D418D">
        <w:t xml:space="preserve"> </w:t>
      </w:r>
      <w:commentRangeEnd w:id="132"/>
      <w:r w:rsidR="00025789">
        <w:rPr>
          <w:rStyle w:val="CommentReference"/>
        </w:rPr>
        <w:commentReference w:id="132"/>
      </w:r>
      <w:del w:id="145" w:author="Andy Kleinhesselink" w:date="2018-10-30T16:15:00Z">
        <w:r w:rsidR="003431F6" w:rsidDel="00025789">
          <w:delText>U</w:delText>
        </w:r>
        <w:r w:rsidR="000D418D" w:rsidDel="00025789">
          <w:delText>nderstanding wh</w:delText>
        </w:r>
      </w:del>
      <w:del w:id="146" w:author="Andy Kleinhesselink" w:date="2018-10-30T15:12:00Z">
        <w:r w:rsidR="000D418D" w:rsidDel="004B7E48">
          <w:delText>en</w:delText>
        </w:r>
      </w:del>
      <w:del w:id="147" w:author="Andy Kleinhesselink" w:date="2018-10-30T16:15:00Z">
        <w:r w:rsidR="000D418D" w:rsidDel="00025789">
          <w:delText xml:space="preserve"> </w:delText>
        </w:r>
      </w:del>
      <w:del w:id="148" w:author="Andy Kleinhesselink" w:date="2018-10-30T15:12:00Z">
        <w:r w:rsidR="000D418D" w:rsidDel="004B7E48">
          <w:delText xml:space="preserve">such </w:delText>
        </w:r>
      </w:del>
      <w:del w:id="149" w:author="Andy Kleinhesselink" w:date="2018-10-30T16:15:00Z">
        <w:r w:rsidR="000D418D" w:rsidDel="00025789">
          <w:delText>interaction</w:delText>
        </w:r>
      </w:del>
      <w:del w:id="150" w:author="Andy Kleinhesselink" w:date="2018-10-30T15:12:00Z">
        <w:r w:rsidR="000D418D" w:rsidDel="004B7E48">
          <w:delText>s</w:delText>
        </w:r>
      </w:del>
      <w:del w:id="151" w:author="Andy Kleinhesselink" w:date="2018-10-30T15:13:00Z">
        <w:r w:rsidR="000D418D" w:rsidDel="004B7E48">
          <w:delText xml:space="preserve"> emerge in systems modeled with explicit consumer resource interactions</w:delText>
        </w:r>
      </w:del>
      <w:del w:id="152" w:author="Andy Kleinhesselink" w:date="2018-10-30T16:15:00Z">
        <w:r w:rsidR="000D418D" w:rsidDel="00025789">
          <w:delText xml:space="preserve"> would be useful for obtaining a predictive understanding of </w:delText>
        </w:r>
        <w:r w:rsidR="00EB5AF5" w:rsidDel="00025789">
          <w:delText>processes</w:delText>
        </w:r>
        <w:r w:rsidR="000D418D" w:rsidDel="00025789">
          <w:delText xml:space="preserve"> that generate HOIs.</w:delText>
        </w:r>
        <w:r w:rsidR="00EB5AF5" w:rsidRPr="00EB5AF5" w:rsidDel="00025789">
          <w:delText xml:space="preserve"> </w:delText>
        </w:r>
      </w:del>
    </w:p>
    <w:p w14:paraId="59CB5162" w14:textId="57D3C034" w:rsidR="000D418D" w:rsidRDefault="00DA4C84" w:rsidP="00734B7F">
      <w:pPr>
        <w:spacing w:after="202"/>
        <w:contextualSpacing/>
      </w:pPr>
      <w:r w:rsidRPr="00EF4366">
        <w:rPr>
          <w:highlight w:val="yellow"/>
        </w:rPr>
        <w:t xml:space="preserve">In this paper </w:t>
      </w:r>
      <w:r>
        <w:rPr>
          <w:highlight w:val="yellow"/>
        </w:rPr>
        <w:t xml:space="preserve">we </w:t>
      </w:r>
      <w:r w:rsidR="000A0B3E">
        <w:rPr>
          <w:highlight w:val="yellow"/>
        </w:rPr>
        <w:t xml:space="preserve">discuss the difficulties in defining </w:t>
      </w:r>
      <w:r>
        <w:rPr>
          <w:highlight w:val="yellow"/>
        </w:rPr>
        <w:t>HOIs</w:t>
      </w:r>
      <w:r w:rsidR="000A0B3E">
        <w:rPr>
          <w:highlight w:val="yellow"/>
        </w:rPr>
        <w:t xml:space="preserve">, and the </w:t>
      </w:r>
      <w:del w:id="153" w:author="Andy Kleinhesselink" w:date="2018-10-30T16:23:00Z">
        <w:r w:rsidR="000A0B3E" w:rsidDel="00150BAB">
          <w:rPr>
            <w:highlight w:val="yellow"/>
          </w:rPr>
          <w:delText xml:space="preserve">potential </w:delText>
        </w:r>
      </w:del>
      <w:r w:rsidR="000A0B3E">
        <w:rPr>
          <w:highlight w:val="yellow"/>
        </w:rPr>
        <w:t>pitfalls in</w:t>
      </w:r>
      <w:ins w:id="154" w:author="Andy Kleinhesselink" w:date="2018-10-30T16:23:00Z">
        <w:r w:rsidR="00150BAB">
          <w:rPr>
            <w:highlight w:val="yellow"/>
          </w:rPr>
          <w:t xml:space="preserve">herent </w:t>
        </w:r>
      </w:ins>
      <w:ins w:id="155" w:author="Jonathan Levine" w:date="2018-10-31T17:52:00Z">
        <w:r w:rsidR="005314BD">
          <w:rPr>
            <w:highlight w:val="yellow"/>
          </w:rPr>
          <w:t xml:space="preserve">in </w:t>
        </w:r>
      </w:ins>
      <w:del w:id="156" w:author="Andy Kleinhesselink" w:date="2018-10-30T16:23:00Z">
        <w:r w:rsidR="000A0B3E" w:rsidDel="00150BAB">
          <w:rPr>
            <w:highlight w:val="yellow"/>
          </w:rPr>
          <w:delText xml:space="preserve"> trying to </w:delText>
        </w:r>
      </w:del>
      <w:r w:rsidR="000A0B3E">
        <w:rPr>
          <w:highlight w:val="yellow"/>
        </w:rPr>
        <w:t>detect</w:t>
      </w:r>
      <w:ins w:id="157" w:author="Andy Kleinhesselink" w:date="2018-10-30T16:23:00Z">
        <w:r w:rsidR="00150BAB">
          <w:rPr>
            <w:highlight w:val="yellow"/>
          </w:rPr>
          <w:t>ing</w:t>
        </w:r>
      </w:ins>
      <w:r w:rsidR="000A0B3E">
        <w:rPr>
          <w:highlight w:val="yellow"/>
        </w:rPr>
        <w:t xml:space="preserve"> HOIs in </w:t>
      </w:r>
      <w:del w:id="158" w:author="Andy Kleinhesselink" w:date="2018-10-30T16:23:00Z">
        <w:r w:rsidR="000A0B3E" w:rsidDel="00150BAB">
          <w:rPr>
            <w:highlight w:val="yellow"/>
          </w:rPr>
          <w:delText>nature</w:delText>
        </w:r>
      </w:del>
      <w:ins w:id="159" w:author="Andy Kleinhesselink" w:date="2018-10-30T16:23:00Z">
        <w:r w:rsidR="00150BAB">
          <w:rPr>
            <w:highlight w:val="yellow"/>
          </w:rPr>
          <w:t>empirical data</w:t>
        </w:r>
      </w:ins>
      <w:r w:rsidR="000A0B3E">
        <w:rPr>
          <w:highlight w:val="yellow"/>
        </w:rPr>
        <w:t>.  To illustrate our definition and to highlight the mechanism that can generate HOIs w</w:t>
      </w:r>
      <w:r w:rsidR="000D418D">
        <w:t xml:space="preserve">e construct a </w:t>
      </w:r>
      <w:r w:rsidR="00D65A29">
        <w:t xml:space="preserve">simple </w:t>
      </w:r>
      <w:r w:rsidR="000D418D">
        <w:t xml:space="preserve">mechanistic </w:t>
      </w:r>
      <w:ins w:id="160" w:author="Andy Kleinhesselink" w:date="2018-10-30T16:23:00Z">
        <w:r w:rsidR="00150BAB">
          <w:t xml:space="preserve">resource competition </w:t>
        </w:r>
      </w:ins>
      <w:r w:rsidR="000D418D">
        <w:t>model</w:t>
      </w:r>
      <w:r w:rsidR="00D65A29">
        <w:t xml:space="preserve"> that captures key features of </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ins w:id="161" w:author="Andy Kleinhesselink" w:date="2018-10-30T16:47:00Z">
        <w:r w:rsidR="00386DC9">
          <w:t>We use the mechanistic model to simulate a</w:t>
        </w:r>
      </w:ins>
      <w:ins w:id="162" w:author="Andy Kleinhesselink" w:date="2018-10-30T15:14:00Z">
        <w:r w:rsidR="004B7E48">
          <w:t xml:space="preserve"> virtual </w:t>
        </w:r>
      </w:ins>
      <w:ins w:id="163" w:author="Andy Kleinhesselink" w:date="2018-10-30T16:48:00Z">
        <w:r w:rsidR="00386DC9">
          <w:t xml:space="preserve">field experiment on the effects of competition on individual performance. </w:t>
        </w:r>
      </w:ins>
      <w:ins w:id="164" w:author="Andy Kleinhesselink" w:date="2018-10-30T15:14:00Z">
        <w:r w:rsidR="004B7E48">
          <w:t xml:space="preserve"> </w:t>
        </w:r>
      </w:ins>
      <w:ins w:id="165" w:author="Andy Kleinhesselink" w:date="2018-10-30T16:48:00Z">
        <w:r w:rsidR="00386DC9">
          <w:t xml:space="preserve">We then fit phenomenological models to the simulated data in order to assess the presence of HOIs.  </w:t>
        </w:r>
      </w:ins>
      <w:del w:id="166" w:author="Andy Kleinhesselink" w:date="2018-10-30T16:47:00Z">
        <w:r w:rsidR="0085240E" w:rsidDel="00386DC9">
          <w:delText xml:space="preserve">What are the aims of fitting the experiment more broadly? </w:delText>
        </w:r>
        <w:r w:rsidR="006A0FD1" w:rsidDel="00386DC9">
          <w:delText xml:space="preserve"> </w:delText>
        </w:r>
        <w:r w:rsidR="00D65A29" w:rsidDel="00386DC9">
          <w:delText>&gt;In order to XXXX,&lt; w</w:delText>
        </w:r>
        <w:r w:rsidR="006A0FD1" w:rsidDel="00386DC9">
          <w:delText xml:space="preserve">e </w:delText>
        </w:r>
        <w:r w:rsidR="00550352" w:rsidDel="00386DC9">
          <w:delText>conduct a virtual</w:delText>
        </w:r>
        <w:r w:rsidR="006A0FD1" w:rsidDel="00386DC9">
          <w:delText xml:space="preserve"> experiment where the </w:delText>
        </w:r>
        <w:r w:rsidR="00550352" w:rsidDel="00386DC9">
          <w:delText xml:space="preserve">mechanistic </w:delText>
        </w:r>
        <w:r w:rsidR="006A0FD1" w:rsidDel="00386DC9">
          <w:delText xml:space="preserve">model is used to </w:delText>
        </w:r>
      </w:del>
      <w:ins w:id="167" w:author="Andy Kleinhesselink" w:date="2018-10-30T16:49:00Z">
        <w:r w:rsidR="00386DC9">
          <w:t xml:space="preserve">Our virtual experiment demonstrates </w:t>
        </w:r>
      </w:ins>
      <w:ins w:id="168" w:author="Andy Kleinhesselink" w:date="2018-10-30T16:51:00Z">
        <w:r w:rsidR="00386DC9">
          <w:t xml:space="preserve">that HOIs may indeed </w:t>
        </w:r>
        <w:r w:rsidR="00386DC9">
          <w:lastRenderedPageBreak/>
          <w:t>be common</w:t>
        </w:r>
      </w:ins>
      <w:ins w:id="169" w:author="Andy Kleinhesselink" w:date="2018-10-30T16:55:00Z">
        <w:r w:rsidR="009D7935">
          <w:t xml:space="preserve"> </w:t>
        </w:r>
      </w:ins>
      <w:ins w:id="170" w:author="Andy Kleinhesselink" w:date="2018-10-30T16:51:00Z">
        <w:r w:rsidR="00386DC9">
          <w:t>even in relatively simple mechanistic competition</w:t>
        </w:r>
      </w:ins>
      <w:ins w:id="171" w:author="Andy Kleinhesselink" w:date="2018-10-30T16:55:00Z">
        <w:r w:rsidR="009D7935">
          <w:t xml:space="preserve">.  Importantly, we suggest that systems in which competitors vary in </w:t>
        </w:r>
      </w:ins>
      <w:ins w:id="172" w:author="Andy Kleinhesselink" w:date="2018-10-30T16:56:00Z">
        <w:r w:rsidR="009D7935">
          <w:t xml:space="preserve">timing of resource uptake are likely to show HOIs, and </w:t>
        </w:r>
      </w:ins>
      <w:ins w:id="173" w:author="Andy Kleinhesselink" w:date="2018-10-30T16:57:00Z">
        <w:r w:rsidR="009D7935">
          <w:t xml:space="preserve">that </w:t>
        </w:r>
      </w:ins>
      <w:ins w:id="174" w:author="Andy Kleinhesselink" w:date="2018-10-30T16:56:00Z">
        <w:r w:rsidR="009D7935">
          <w:t xml:space="preserve">HOIs will likely be stronger for species </w:t>
        </w:r>
      </w:ins>
      <w:ins w:id="175" w:author="Andy Kleinhesselink" w:date="2018-10-30T16:57:00Z">
        <w:r w:rsidR="009D7935">
          <w:t>maturing later in the growing season</w:t>
        </w:r>
      </w:ins>
      <w:ins w:id="176" w:author="Andy Kleinhesselink" w:date="2018-10-30T16:56:00Z">
        <w:r w:rsidR="009D7935">
          <w:t xml:space="preserve">. </w:t>
        </w:r>
      </w:ins>
      <w:ins w:id="177" w:author="Andy Kleinhesselink" w:date="2018-10-30T16:53:00Z">
        <w:r w:rsidR="00386DC9">
          <w:t xml:space="preserve">Our worked example </w:t>
        </w:r>
      </w:ins>
      <w:ins w:id="178" w:author="Andy Kleinhesselink" w:date="2018-10-30T16:57:00Z">
        <w:r w:rsidR="009D7935">
          <w:t xml:space="preserve">also </w:t>
        </w:r>
      </w:ins>
      <w:ins w:id="179" w:author="Andy Kleinhesselink" w:date="2018-10-30T16:53:00Z">
        <w:r w:rsidR="00386DC9">
          <w:t xml:space="preserve">shows </w:t>
        </w:r>
      </w:ins>
      <w:ins w:id="180" w:author="Andy Kleinhesselink" w:date="2018-10-30T16:58:00Z">
        <w:r w:rsidR="009D7935">
          <w:t>how the strength and even the</w:t>
        </w:r>
      </w:ins>
      <w:ins w:id="181" w:author="Andy Kleinhesselink" w:date="2018-10-30T16:59:00Z">
        <w:r w:rsidR="009D7935">
          <w:t xml:space="preserve"> direction of HOIs are dependent on the s</w:t>
        </w:r>
      </w:ins>
      <w:ins w:id="182" w:author="Andy Kleinhesselink" w:date="2018-10-30T16:58:00Z">
        <w:r w:rsidR="009D7935">
          <w:t xml:space="preserve">tructure of </w:t>
        </w:r>
      </w:ins>
      <w:ins w:id="183" w:author="Andy Kleinhesselink" w:date="2018-10-30T16:59:00Z">
        <w:r w:rsidR="009D7935">
          <w:t xml:space="preserve">the </w:t>
        </w:r>
      </w:ins>
      <w:ins w:id="184" w:author="Andy Kleinhesselink" w:date="2018-10-30T16:58:00Z">
        <w:r w:rsidR="009D7935">
          <w:t>phenomenological model being fit to the data</w:t>
        </w:r>
      </w:ins>
      <w:ins w:id="185" w:author="Andy Kleinhesselink" w:date="2018-10-30T16:54:00Z">
        <w:r w:rsidR="009D7935">
          <w:t xml:space="preserve">. </w:t>
        </w:r>
      </w:ins>
      <w:del w:id="186" w:author="Andy Kleinhesselink" w:date="2018-10-30T16:49:00Z">
        <w:r w:rsidR="006A0FD1" w:rsidDel="00386DC9">
          <w:delText xml:space="preserve">project the demographic fate of individuals growing with varying densities of neighbors of </w:delText>
        </w:r>
        <w:r w:rsidR="003D12E0" w:rsidDel="00386DC9">
          <w:delText>either a single or two other</w:delText>
        </w:r>
        <w:r w:rsidR="006A0FD1" w:rsidDel="00386DC9">
          <w:delText xml:space="preserve"> species. </w:delText>
        </w:r>
        <w:r w:rsidR="00550352" w:rsidDel="00386DC9">
          <w:delText xml:space="preserve">We then analyze the results of this experiment by fitting phenomenological models of competition </w:delText>
        </w:r>
        <w:r w:rsidR="00A32F87" w:rsidDel="00386DC9">
          <w:delText>to the simulated data</w:delText>
        </w:r>
        <w:r w:rsidR="003D12E0" w:rsidDel="00386DC9">
          <w:delText xml:space="preserve">.  </w:delText>
        </w:r>
      </w:del>
    </w:p>
    <w:p w14:paraId="464CEE47" w14:textId="60852A6F" w:rsidR="00B93196" w:rsidRDefault="0045307B">
      <w:pPr>
        <w:pStyle w:val="Heading2"/>
      </w:pPr>
      <w:bookmarkStart w:id="187" w:name="defining-higher-order-interactions"/>
      <w:bookmarkEnd w:id="187"/>
      <w:r>
        <w:t xml:space="preserve">What </w:t>
      </w:r>
      <w:commentRangeStart w:id="188"/>
      <w:r>
        <w:t>counts</w:t>
      </w:r>
      <w:commentRangeEnd w:id="188"/>
      <w:r w:rsidR="00D65A29">
        <w:rPr>
          <w:rStyle w:val="CommentReference"/>
          <w:rFonts w:cstheme="minorBidi"/>
          <w:i w:val="0"/>
          <w:spacing w:val="0"/>
        </w:rPr>
        <w:commentReference w:id="188"/>
      </w:r>
      <w:r>
        <w:t xml:space="preserve"> as a higher order interaction?</w:t>
      </w:r>
    </w:p>
    <w:p w14:paraId="430530D7" w14:textId="77777777" w:rsidR="00E9784F" w:rsidRDefault="00A064D6" w:rsidP="00373187">
      <w:pPr>
        <w:spacing w:after="202"/>
        <w:contextualSpacing/>
        <w:rPr>
          <w:ins w:id="189" w:author="Andy Kleinhesselink" w:date="2018-10-30T16:59:00Z"/>
        </w:rPr>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w:t>
      </w:r>
      <w:del w:id="190" w:author="Andy Kleinhesselink" w:date="2018-10-23T12:18:00Z">
        <w:r w:rsidR="00390672" w:rsidDel="00141AE0">
          <w:delText xml:space="preserve">Phenomenological </w:delText>
        </w:r>
      </w:del>
      <w:ins w:id="191" w:author="Andy Kleinhesselink" w:date="2018-10-23T12:18:00Z">
        <w:r w:rsidR="00141AE0">
          <w:t xml:space="preserve">phenomenological </w:t>
        </w:r>
      </w:ins>
      <w:r w:rsidR="00390672">
        <w:t>competition is</w:t>
      </w:r>
      <w:r w:rsidR="00854D5C">
        <w:t xml:space="preserve"> </w:t>
      </w:r>
      <w:del w:id="192" w:author="Andy Kleinhesselink" w:date="2018-10-23T12:18:00Z">
        <w:r w:rsidR="00854D5C" w:rsidDel="00141AE0">
          <w:delText>typically</w:delText>
        </w:r>
        <w:r w:rsidR="00390672" w:rsidDel="00141AE0">
          <w:delText xml:space="preserve"> </w:delText>
        </w:r>
      </w:del>
      <w:r w:rsidR="00390672">
        <w:t xml:space="preserve">measured as the reduction in a per-capita population growth rate </w:t>
      </w:r>
      <w:del w:id="193" w:author="Andy Kleinhesselink" w:date="2018-10-23T12:18:00Z">
        <w:r w:rsidR="00D4167D" w:rsidDel="00141AE0">
          <w:delText xml:space="preserve">accompanying </w:delText>
        </w:r>
      </w:del>
      <w:ins w:id="194" w:author="Andy Kleinhesselink" w:date="2018-10-23T12:18:00Z">
        <w:r w:rsidR="00141AE0">
          <w:t xml:space="preserve">due to </w:t>
        </w:r>
      </w:ins>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7E418C11" w14:textId="7BAD50E4" w:rsidR="00B93196" w:rsidDel="00206EC9" w:rsidRDefault="00390672" w:rsidP="001F342D">
      <w:pPr>
        <w:spacing w:after="202"/>
        <w:contextualSpacing/>
        <w:rPr>
          <w:del w:id="195" w:author="Andy Kleinhesselink" w:date="2018-10-23T14:56:00Z"/>
        </w:rPr>
      </w:pPr>
      <w:del w:id="196" w:author="Andy Kleinhesselink" w:date="2018-10-23T12:13:00Z">
        <w:r w:rsidDel="00E57D3F">
          <w:delText>Thi</w:delText>
        </w:r>
        <w:r w:rsidR="00EC66DE" w:rsidDel="00E57D3F">
          <w:delText>s perspective on competition is</w:delText>
        </w:r>
        <w:r w:rsidDel="00E57D3F">
          <w:delText xml:space="preserve"> powerful because it includes all shared resources and other environmental feedbacks into one effect</w:delText>
        </w:r>
      </w:del>
      <w:ins w:id="197" w:author="Andy Kleinhesselink" w:date="2018-10-23T12:19:00Z">
        <w:r w:rsidR="00141AE0">
          <w:t>Arguably the greatest benefit</w:t>
        </w:r>
      </w:ins>
      <w:ins w:id="198" w:author="Andy Kleinhesselink" w:date="2018-10-23T12:13:00Z">
        <w:r w:rsidR="00E57D3F">
          <w:t xml:space="preserve"> of modeling competition phenomenologically is that such models can be fit</w:t>
        </w:r>
      </w:ins>
      <w:ins w:id="199" w:author="Andy Kleinhesselink" w:date="2018-10-23T14:09:00Z">
        <w:r w:rsidR="005967FA">
          <w:t>ted to</w:t>
        </w:r>
      </w:ins>
      <w:ins w:id="200" w:author="Andy Kleinhesselink" w:date="2018-10-23T12:13:00Z">
        <w:r w:rsidR="00E57D3F">
          <w:t xml:space="preserve"> empirical data </w:t>
        </w:r>
      </w:ins>
      <w:ins w:id="201" w:author="Andy Kleinhesselink" w:date="2018-10-23T12:09:00Z">
        <w:r w:rsidR="00E57D3F">
          <w:t>for any pair of species without making assumptions about which resources or environmental factor</w:t>
        </w:r>
      </w:ins>
      <w:ins w:id="202" w:author="Andy Kleinhesselink" w:date="2018-10-23T12:10:00Z">
        <w:r w:rsidR="00E57D3F">
          <w:t>s are limiting to their populations</w:t>
        </w:r>
      </w:ins>
      <w:ins w:id="203" w:author="Andy Kleinhesselink" w:date="2018-10-23T17:43:00Z">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ins>
      <w:r w:rsidR="00D709AF">
        <w:fldChar w:fldCharType="separate"/>
      </w:r>
      <w:ins w:id="204" w:author="Andy Kleinhesselink" w:date="2018-10-23T17:43:00Z">
        <w:r w:rsidR="00D709AF">
          <w:rPr>
            <w:noProof/>
          </w:rPr>
          <w:t>(Kraft et al. 2015)</w:t>
        </w:r>
        <w:r w:rsidR="00D709AF">
          <w:fldChar w:fldCharType="end"/>
        </w:r>
      </w:ins>
      <w:ins w:id="205" w:author="Andy Kleinhesselink" w:date="2018-10-23T17:44:00Z">
        <w:r w:rsidR="00D709AF">
          <w:t>)</w:t>
        </w:r>
      </w:ins>
      <w:ins w:id="206" w:author="Andy Kleinhesselink" w:date="2018-10-23T12:10:00Z">
        <w:r w:rsidR="00E57D3F">
          <w:t xml:space="preserve">. </w:t>
        </w:r>
      </w:ins>
      <w:del w:id="207" w:author="Andy Kleinhesselink" w:date="2018-10-23T12:08:00Z">
        <w:r w:rsidDel="00E57D3F">
          <w:delText xml:space="preserve"> </w:delText>
        </w:r>
      </w:del>
      <w:del w:id="208" w:author="Andy Kleinhesselink" w:date="2018-10-23T12:10:00Z">
        <w:r w:rsidDel="00E57D3F">
          <w:delText xml:space="preserve">that can be measured empirically. </w:delText>
        </w:r>
      </w:del>
    </w:p>
    <w:p w14:paraId="169B83CF" w14:textId="69054CB0" w:rsidR="0045307B" w:rsidRDefault="009823D3" w:rsidP="00373187">
      <w:pPr>
        <w:spacing w:after="202"/>
        <w:contextualSpacing/>
        <w:rPr>
          <w:ins w:id="209" w:author="Andy Kleinhesselink" w:date="2018-10-23T14:36:00Z"/>
        </w:rPr>
      </w:pPr>
      <w:r>
        <w:t>Th</w:t>
      </w:r>
      <w:ins w:id="210" w:author="Andy Kleinhesselink" w:date="2018-10-23T12:14:00Z">
        <w:r w:rsidR="00E57D3F">
          <w:t xml:space="preserve">is </w:t>
        </w:r>
      </w:ins>
      <w:del w:id="211" w:author="Andy Kleinhesselink" w:date="2018-10-23T12:14:00Z">
        <w:r w:rsidDel="00E57D3F">
          <w:delText xml:space="preserve">e </w:delText>
        </w:r>
      </w:del>
      <w:del w:id="212" w:author="Andy Kleinhesselink" w:date="2018-10-23T12:06:00Z">
        <w:r w:rsidDel="000A0B3E">
          <w:delText>advantage</w:delText>
        </w:r>
        <w:r w:rsidR="000A621F" w:rsidDel="000A0B3E">
          <w:delText>s</w:delText>
        </w:r>
        <w:r w:rsidDel="000A0B3E">
          <w:delText xml:space="preserve"> of </w:delText>
        </w:r>
      </w:del>
      <w:ins w:id="213" w:author="Andy Kleinhesselink" w:date="2018-10-23T12:10:00Z">
        <w:r w:rsidR="00E57D3F">
          <w:t>powe</w:t>
        </w:r>
      </w:ins>
      <w:ins w:id="214" w:author="Andy Kleinhesselink" w:date="2018-10-23T12:14:00Z">
        <w:r w:rsidR="00E57D3F">
          <w:t>r</w:t>
        </w:r>
      </w:ins>
      <w:del w:id="215" w:author="Andy Kleinhesselink" w:date="2018-10-23T12:14:00Z">
        <w:r w:rsidDel="00E57D3F">
          <w:delText>phenomenological models</w:delText>
        </w:r>
      </w:del>
      <w:r>
        <w:t>, however, come</w:t>
      </w:r>
      <w:ins w:id="216" w:author="Andy Kleinhesselink" w:date="2018-10-30T16:59:00Z">
        <w:r w:rsidR="00E9784F">
          <w:t>s</w:t>
        </w:r>
      </w:ins>
      <w:r>
        <w:t xml:space="preserve"> with</w:t>
      </w:r>
      <w:del w:id="217" w:author="Andy Kleinhesselink" w:date="2018-10-23T12:06:00Z">
        <w:r w:rsidDel="000A0B3E">
          <w:delText xml:space="preserve"> a</w:delText>
        </w:r>
      </w:del>
      <w:r>
        <w:t xml:space="preserve"> complication</w:t>
      </w:r>
      <w:ins w:id="218" w:author="Andy Kleinhesselink" w:date="2018-10-23T12:06:00Z">
        <w:r w:rsidR="000A0B3E">
          <w:t>s</w:t>
        </w:r>
      </w:ins>
      <w:r>
        <w:t xml:space="preserve">. </w:t>
      </w:r>
      <w:ins w:id="219" w:author="Andy Kleinhesselink" w:date="2018-10-30T17:00:00Z">
        <w:r w:rsidR="00E9784F">
          <w:t>P</w:t>
        </w:r>
      </w:ins>
      <w:ins w:id="220" w:author="Andy Kleinhesselink" w:date="2018-10-23T12:15:00Z">
        <w:r w:rsidR="00E57D3F">
          <w:t xml:space="preserve">henomenological models require choosing </w:t>
        </w:r>
      </w:ins>
      <w:ins w:id="221" w:author="Andy Kleinhesselink" w:date="2018-10-23T12:16:00Z">
        <w:r w:rsidR="00E57D3F">
          <w:t xml:space="preserve">a functional form for the effects of </w:t>
        </w:r>
      </w:ins>
      <w:ins w:id="222" w:author="Andy Kleinhesselink" w:date="2018-10-30T17:02:00Z">
        <w:r w:rsidR="00E9784F">
          <w:t xml:space="preserve">species </w:t>
        </w:r>
      </w:ins>
      <w:ins w:id="223" w:author="Andy Kleinhesselink" w:date="2018-10-23T14:32:00Z">
        <w:r w:rsidR="0045307B">
          <w:t>density</w:t>
        </w:r>
      </w:ins>
      <w:ins w:id="224" w:author="Andy Kleinhesselink" w:date="2018-10-30T17:02:00Z">
        <w:r w:rsidR="00E9784F">
          <w:t xml:space="preserve"> on </w:t>
        </w:r>
      </w:ins>
      <w:ins w:id="225" w:author="Andy Kleinhesselink" w:date="2018-10-30T17:43:00Z">
        <w:r w:rsidR="00A3410F">
          <w:t>population</w:t>
        </w:r>
      </w:ins>
      <w:ins w:id="226" w:author="Andy Kleinhesselink" w:date="2018-10-30T17:02:00Z">
        <w:r w:rsidR="00E9784F">
          <w:t xml:space="preserve"> performance</w:t>
        </w:r>
      </w:ins>
      <w:ins w:id="227" w:author="Andy Kleinhesselink" w:date="2018-10-23T14:32:00Z">
        <w:r w:rsidR="0045307B">
          <w:t xml:space="preserve">. </w:t>
        </w:r>
      </w:ins>
      <w:ins w:id="228" w:author="Andy Kleinhesselink" w:date="2018-10-30T18:50:00Z">
        <w:r w:rsidR="00014913">
          <w:t>As we will show</w:t>
        </w:r>
      </w:ins>
      <w:ins w:id="229" w:author="Jonathan Levine" w:date="2018-10-31T18:03:00Z">
        <w:r w:rsidR="004C0FE8">
          <w:t>,</w:t>
        </w:r>
      </w:ins>
      <w:ins w:id="230" w:author="Andy Kleinhesselink" w:date="2018-10-30T18:50:00Z">
        <w:r w:rsidR="00014913">
          <w:t xml:space="preserve"> this </w:t>
        </w:r>
      </w:ins>
      <w:ins w:id="231" w:author="Andy Kleinhesselink" w:date="2018-10-23T12:23:00Z">
        <w:r w:rsidR="00141AE0">
          <w:t xml:space="preserve">choice </w:t>
        </w:r>
      </w:ins>
      <w:ins w:id="232" w:author="Andy Kleinhesselink" w:date="2018-10-30T17:01:00Z">
        <w:r w:rsidR="00E9784F">
          <w:t xml:space="preserve">fundamentally </w:t>
        </w:r>
      </w:ins>
      <w:ins w:id="233" w:author="Andy Kleinhesselink" w:date="2018-10-30T18:50:00Z">
        <w:r w:rsidR="00014913">
          <w:t>dictates</w:t>
        </w:r>
      </w:ins>
      <w:ins w:id="234" w:author="Andy Kleinhesselink" w:date="2018-10-30T17:01:00Z">
        <w:r w:rsidR="00E9784F">
          <w:t xml:space="preserve"> </w:t>
        </w:r>
        <w:r w:rsidR="00E9784F">
          <w:lastRenderedPageBreak/>
          <w:t xml:space="preserve">how we </w:t>
        </w:r>
      </w:ins>
      <w:ins w:id="235" w:author="Andy Kleinhesselink" w:date="2018-10-23T14:10:00Z">
        <w:r w:rsidR="003768E1">
          <w:t xml:space="preserve">define </w:t>
        </w:r>
      </w:ins>
      <w:ins w:id="236" w:author="Andy Kleinhesselink" w:date="2018-10-30T17:02:00Z">
        <w:r w:rsidR="00E9784F">
          <w:t xml:space="preserve">species interactions and the how we could </w:t>
        </w:r>
      </w:ins>
      <w:ins w:id="237" w:author="Andy Kleinhesselink" w:date="2018-10-23T14:10:00Z">
        <w:r w:rsidR="003768E1">
          <w:t>detect</w:t>
        </w:r>
      </w:ins>
      <w:ins w:id="238" w:author="Andy Kleinhesselink" w:date="2018-10-23T12:24:00Z">
        <w:r w:rsidR="00141AE0">
          <w:t xml:space="preserve"> </w:t>
        </w:r>
      </w:ins>
      <w:ins w:id="239" w:author="Andy Kleinhesselink" w:date="2018-10-30T18:50:00Z">
        <w:r w:rsidR="00014913">
          <w:t>higher order interactions</w:t>
        </w:r>
      </w:ins>
      <w:ins w:id="240" w:author="Andy Kleinhesselink" w:date="2018-10-30T17:01:00Z">
        <w:r w:rsidR="00E9784F">
          <w:t xml:space="preserve"> </w:t>
        </w:r>
        <w:r w:rsidR="00E9784F">
          <w:fldChar w:fldCharType="begin"/>
        </w:r>
      </w:ins>
      <w:ins w:id="241" w:author="Andy Kleinhesselink" w:date="2018-10-30T18:51:00Z">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E9784F">
        <w:fldChar w:fldCharType="separate"/>
      </w:r>
      <w:ins w:id="242" w:author="Andy Kleinhesselink" w:date="2018-10-30T18:51:00Z">
        <w:r w:rsidR="00014913">
          <w:rPr>
            <w:noProof/>
          </w:rPr>
          <w:t>(Adler and Morris 1994)</w:t>
        </w:r>
      </w:ins>
      <w:ins w:id="243" w:author="Andy Kleinhesselink" w:date="2018-10-30T17:01:00Z">
        <w:r w:rsidR="00E9784F">
          <w:fldChar w:fldCharType="end"/>
        </w:r>
      </w:ins>
      <w:ins w:id="244" w:author="Andy Kleinhesselink" w:date="2018-10-23T14:56:00Z">
        <w:r w:rsidR="00206EC9">
          <w:t>.</w:t>
        </w:r>
      </w:ins>
      <w:ins w:id="245" w:author="Andy Kleinhesselink" w:date="2018-10-23T14:25:00Z">
        <w:r w:rsidR="007F344C">
          <w:t xml:space="preserve"> </w:t>
        </w:r>
      </w:ins>
    </w:p>
    <w:p w14:paraId="6B31B291" w14:textId="583E7CDD" w:rsidR="00286FFE" w:rsidRDefault="00F80F5F" w:rsidP="00F80F5F">
      <w:pPr>
        <w:spacing w:after="202"/>
        <w:contextualSpacing/>
        <w:rPr>
          <w:ins w:id="246" w:author="Andy Kleinhesselink" w:date="2018-10-30T17:38:00Z"/>
        </w:rPr>
      </w:pPr>
      <w:ins w:id="247" w:author="Andy Kleinhesselink" w:date="2018-10-30T17:12:00Z">
        <w:r>
          <w:t xml:space="preserve">In order to construct a useful definition for HOIs, we start from </w:t>
        </w:r>
      </w:ins>
      <w:ins w:id="248" w:author="Andy Kleinhesselink" w:date="2018-10-30T17:44:00Z">
        <w:r w:rsidR="00A3410F">
          <w:t xml:space="preserve">what we see as the important implication </w:t>
        </w:r>
      </w:ins>
      <w:ins w:id="249" w:author="Andy Kleinhesselink" w:date="2018-10-30T17:14:00Z">
        <w:r>
          <w:t>HOIs</w:t>
        </w:r>
      </w:ins>
      <w:ins w:id="250" w:author="Andy Kleinhesselink" w:date="2018-10-30T18:51:00Z">
        <w:r w:rsidR="00014913">
          <w:t xml:space="preserve"> have for community dynamics</w:t>
        </w:r>
      </w:ins>
      <w:ins w:id="251" w:author="Andy Kleinhesselink" w:date="2018-10-30T17:12:00Z">
        <w:r>
          <w:t xml:space="preserve">:  </w:t>
        </w:r>
      </w:ins>
      <w:ins w:id="252" w:author="Andy Kleinhesselink" w:date="2018-10-30T17:45:00Z">
        <w:r w:rsidR="00A3410F">
          <w:t xml:space="preserve">the presence of </w:t>
        </w:r>
      </w:ins>
      <w:ins w:id="253" w:author="Andy Kleinhesselink" w:date="2018-10-30T17:12:00Z">
        <w:r>
          <w:t>HOI</w:t>
        </w:r>
      </w:ins>
      <w:ins w:id="254" w:author="Andy Kleinhesselink" w:date="2018-10-30T17:14:00Z">
        <w:r>
          <w:t>s</w:t>
        </w:r>
      </w:ins>
      <w:ins w:id="255" w:author="Andy Kleinhesselink" w:date="2018-10-30T17:12:00Z">
        <w:r>
          <w:t xml:space="preserve"> mean</w:t>
        </w:r>
      </w:ins>
      <w:ins w:id="256" w:author="Andy Kleinhesselink" w:date="2018-10-30T21:54:00Z">
        <w:r w:rsidR="0086361A">
          <w:t>s</w:t>
        </w:r>
      </w:ins>
      <w:ins w:id="257" w:author="Andy Kleinhesselink" w:date="2018-10-30T17:12:00Z">
        <w:r>
          <w:t xml:space="preserve"> that </w:t>
        </w:r>
      </w:ins>
      <w:ins w:id="258" w:author="Andy Kleinhesselink" w:date="2018-10-30T17:45:00Z">
        <w:r w:rsidR="00A3410F">
          <w:t xml:space="preserve">even </w:t>
        </w:r>
      </w:ins>
      <w:ins w:id="259" w:author="Andy Kleinhesselink" w:date="2018-10-30T17:44:00Z">
        <w:r w:rsidR="00A3410F">
          <w:t xml:space="preserve">with </w:t>
        </w:r>
      </w:ins>
      <w:ins w:id="260" w:author="Andy Kleinhesselink" w:date="2018-10-30T17:12:00Z">
        <w:r>
          <w:t xml:space="preserve">perfect knowledge of how each </w:t>
        </w:r>
      </w:ins>
      <w:ins w:id="261" w:author="Andy Kleinhesselink" w:date="2018-10-30T17:15:00Z">
        <w:r w:rsidR="00357DD5">
          <w:t>pair of species compete against one another</w:t>
        </w:r>
      </w:ins>
      <w:ins w:id="262" w:author="Andy Kleinhesselink" w:date="2018-10-30T17:45:00Z">
        <w:r w:rsidR="00A3410F">
          <w:t xml:space="preserve">, an ecologist would </w:t>
        </w:r>
        <w:del w:id="263" w:author="Jonathan Levine" w:date="2018-10-31T18:04:00Z">
          <w:r w:rsidR="00A3410F" w:rsidDel="008F0239">
            <w:delText>still</w:delText>
          </w:r>
        </w:del>
      </w:ins>
      <w:ins w:id="264" w:author="Jonathan Levine" w:date="2018-10-31T18:04:00Z">
        <w:r w:rsidR="008F0239">
          <w:t>nonetheless</w:t>
        </w:r>
      </w:ins>
      <w:ins w:id="265" w:author="Andy Kleinhesselink" w:date="2018-10-30T17:45:00Z">
        <w:del w:id="266" w:author="Jonathan Levine" w:date="2018-10-31T18:04:00Z">
          <w:r w:rsidR="00A3410F" w:rsidDel="008F0239">
            <w:delText xml:space="preserve"> not</w:delText>
          </w:r>
        </w:del>
        <w:r w:rsidR="00A3410F">
          <w:t xml:space="preserve"> be </w:t>
        </w:r>
      </w:ins>
      <w:ins w:id="267" w:author="Jonathan Levine" w:date="2018-10-31T18:04:00Z">
        <w:r w:rsidR="008F0239">
          <w:t>un</w:t>
        </w:r>
      </w:ins>
      <w:ins w:id="268" w:author="Andy Kleinhesselink" w:date="2018-10-30T17:45:00Z">
        <w:r w:rsidR="00A3410F">
          <w:t xml:space="preserve">able to predict </w:t>
        </w:r>
      </w:ins>
      <w:ins w:id="269" w:author="Andy Kleinhesselink" w:date="2018-10-30T17:46:00Z">
        <w:r w:rsidR="00A3410F">
          <w:t>the dynamics of a community with more than two species</w:t>
        </w:r>
      </w:ins>
      <w:ins w:id="270" w:author="Andy Kleinhesselink" w:date="2018-10-30T17:12:00Z">
        <w:r>
          <w:t xml:space="preserve">. </w:t>
        </w:r>
      </w:ins>
      <w:ins w:id="271" w:author="Andy Kleinhesselink" w:date="2018-10-30T17:24:00Z">
        <w:r w:rsidR="00B24D7A">
          <w:t xml:space="preserve">While this may sound mysterious, HOIs </w:t>
        </w:r>
      </w:ins>
      <w:ins w:id="272" w:author="Andy Kleinhesselink" w:date="2018-10-30T21:54:00Z">
        <w:r w:rsidR="0086361A">
          <w:t xml:space="preserve">can </w:t>
        </w:r>
      </w:ins>
      <w:ins w:id="273" w:author="Andy Kleinhesselink" w:date="2018-10-30T17:26:00Z">
        <w:r w:rsidR="00FC6F31">
          <w:t xml:space="preserve">arise from </w:t>
        </w:r>
      </w:ins>
      <w:ins w:id="274" w:author="Andy Kleinhesselink" w:date="2018-10-30T17:30:00Z">
        <w:r w:rsidR="00FC6F31">
          <w:t>a simple modification of standard competition model</w:t>
        </w:r>
      </w:ins>
      <w:ins w:id="275" w:author="Andy Kleinhesselink" w:date="2018-10-30T17:33:00Z">
        <w:r w:rsidR="00FC6F31">
          <w:t xml:space="preserve">s: </w:t>
        </w:r>
      </w:ins>
      <w:ins w:id="276" w:author="Andy Kleinhesselink" w:date="2018-10-30T17:30:00Z">
        <w:r w:rsidR="00FC6F31">
          <w:t xml:space="preserve">if we </w:t>
        </w:r>
      </w:ins>
      <w:ins w:id="277" w:author="Andy Kleinhesselink" w:date="2018-10-30T17:32:00Z">
        <w:r w:rsidR="00FC6F31">
          <w:t>assume</w:t>
        </w:r>
      </w:ins>
      <w:ins w:id="278" w:author="Andy Kleinhesselink" w:date="2018-10-30T17:46:00Z">
        <w:r w:rsidR="00A3410F">
          <w:t>,</w:t>
        </w:r>
      </w:ins>
      <w:ins w:id="279" w:author="Andy Kleinhesselink" w:date="2018-10-30T17:30:00Z">
        <w:r w:rsidR="00FC6F31">
          <w:t xml:space="preserve"> </w:t>
        </w:r>
      </w:ins>
      <w:ins w:id="280" w:author="Andy Kleinhesselink" w:date="2018-10-30T17:33:00Z">
        <w:r w:rsidR="00FC6F31">
          <w:t>as i</w:t>
        </w:r>
      </w:ins>
      <w:ins w:id="281" w:author="Andy Kleinhesselink" w:date="2018-10-30T17:46:00Z">
        <w:r w:rsidR="00A3410F">
          <w:t xml:space="preserve">s done in the </w:t>
        </w:r>
      </w:ins>
      <w:ins w:id="282" w:author="Andy Kleinhesselink" w:date="2018-10-30T18:51:00Z">
        <w:r w:rsidR="006103C8">
          <w:t>classical</w:t>
        </w:r>
      </w:ins>
      <w:ins w:id="283" w:author="Andy Kleinhesselink" w:date="2018-10-30T17:33:00Z">
        <w:r w:rsidR="00FC6F31">
          <w:t xml:space="preserve"> Lotka-Volterra model, </w:t>
        </w:r>
      </w:ins>
      <w:ins w:id="284" w:author="Andy Kleinhesselink" w:date="2018-10-30T17:30:00Z">
        <w:r w:rsidR="00FC6F31">
          <w:t>th</w:t>
        </w:r>
      </w:ins>
      <w:ins w:id="285" w:author="Andy Kleinhesselink" w:date="2018-10-30T17:32:00Z">
        <w:r w:rsidR="00FC6F31">
          <w:t xml:space="preserve">at interactions between species </w:t>
        </w:r>
        <w:del w:id="286" w:author="Jonathan Levine" w:date="2018-10-31T18:04:00Z">
          <w:r w:rsidR="00FC6F31" w:rsidDel="00CC65EB">
            <w:delText>are fixed</w:delText>
          </w:r>
        </w:del>
      </w:ins>
      <w:ins w:id="287" w:author="Jonathan Levine" w:date="2018-10-31T18:04:00Z">
        <w:r w:rsidR="00CC65EB">
          <w:t>to be independent of the broader competitive environment</w:t>
        </w:r>
      </w:ins>
      <w:ins w:id="288" w:author="Andy Kleinhesselink" w:date="2018-10-30T17:32:00Z">
        <w:r w:rsidR="00FC6F31">
          <w:t xml:space="preserve">, then </w:t>
        </w:r>
        <w:del w:id="289" w:author="Jonathan Levine" w:date="2018-10-31T18:04:00Z">
          <w:r w:rsidR="00FC6F31" w:rsidDel="00CC65EB">
            <w:delText xml:space="preserve">this </w:delText>
          </w:r>
        </w:del>
      </w:ins>
      <w:ins w:id="290" w:author="Andy Kleinhesselink" w:date="2018-10-30T17:33:00Z">
        <w:del w:id="291" w:author="Jonathan Levine" w:date="2018-10-31T18:04:00Z">
          <w:r w:rsidR="00FC6F31" w:rsidDel="00CC65EB">
            <w:delText xml:space="preserve">means </w:delText>
          </w:r>
        </w:del>
        <w:r w:rsidR="00FC6F31">
          <w:t>there are no HOIs; if on the</w:t>
        </w:r>
      </w:ins>
      <w:ins w:id="292" w:author="Andy Kleinhesselink" w:date="2018-10-30T17:53:00Z">
        <w:r w:rsidR="00451F78">
          <w:t xml:space="preserve"> other</w:t>
        </w:r>
      </w:ins>
      <w:ins w:id="293" w:author="Andy Kleinhesselink" w:date="2018-10-30T17:33:00Z">
        <w:r w:rsidR="00FC6F31">
          <w:t xml:space="preserve"> hand, we allow</w:t>
        </w:r>
      </w:ins>
      <w:ins w:id="294" w:author="Andy Kleinhesselink" w:date="2018-10-30T17:30:00Z">
        <w:r w:rsidR="00FC6F31">
          <w:t xml:space="preserve"> interactions between species to depend on the density of other species then this </w:t>
        </w:r>
      </w:ins>
      <w:ins w:id="295" w:author="Andy Kleinhesselink" w:date="2018-10-30T17:31:00Z">
        <w:r w:rsidR="00FC6F31">
          <w:t>leads to</w:t>
        </w:r>
      </w:ins>
      <w:ins w:id="296" w:author="Andy Kleinhesselink" w:date="2018-10-30T17:30:00Z">
        <w:r w:rsidR="00FC6F31">
          <w:t xml:space="preserve"> HOI</w:t>
        </w:r>
      </w:ins>
      <w:ins w:id="297" w:author="Andy Kleinhesselink" w:date="2018-10-30T17:33:00Z">
        <w:r w:rsidR="00FC6F31">
          <w:t>s</w:t>
        </w:r>
      </w:ins>
      <w:ins w:id="298" w:author="Andy Kleinhesselink" w:date="2018-10-30T17:31:00Z">
        <w:r w:rsidR="00FC6F31">
          <w:t xml:space="preserve"> </w:t>
        </w:r>
      </w:ins>
      <w:ins w:id="299" w:author="Andy Kleinhesselink" w:date="2018-10-30T17:38:00Z">
        <w:r w:rsidR="00286FFE">
          <w:t xml:space="preserve">(see </w:t>
        </w:r>
      </w:ins>
      <w:ins w:id="300" w:author="Andy Kleinhesselink" w:date="2018-10-30T17:31:00Z">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ins>
      <w:r w:rsidR="00FC6F31">
        <w:fldChar w:fldCharType="separate"/>
      </w:r>
      <w:ins w:id="301" w:author="Andy Kleinhesselink" w:date="2018-10-30T17:31:00Z">
        <w:r w:rsidR="00FC6F31">
          <w:rPr>
            <w:noProof/>
          </w:rPr>
          <w:t>(Billick and Case 1994)</w:t>
        </w:r>
        <w:r w:rsidR="00FC6F31">
          <w:fldChar w:fldCharType="end"/>
        </w:r>
      </w:ins>
      <w:ins w:id="302" w:author="Andy Kleinhesselink" w:date="2018-10-30T18:52:00Z">
        <w:r w:rsidR="006103C8">
          <w:t>)</w:t>
        </w:r>
      </w:ins>
      <w:ins w:id="303" w:author="Andy Kleinhesselink" w:date="2018-10-30T17:30:00Z">
        <w:r w:rsidR="00FC6F31">
          <w:t xml:space="preserve">. </w:t>
        </w:r>
      </w:ins>
      <w:ins w:id="304" w:author="Andy Kleinhesselink" w:date="2018-10-30T17:31:00Z">
        <w:r w:rsidR="00FC6F31">
          <w:t xml:space="preserve"> Thus</w:t>
        </w:r>
      </w:ins>
      <w:ins w:id="305" w:author="Andy Kleinhesselink" w:date="2018-10-30T17:33:00Z">
        <w:r w:rsidR="00FC6F31">
          <w:t xml:space="preserve"> HOIs </w:t>
        </w:r>
      </w:ins>
      <w:ins w:id="306" w:author="Andy Kleinhesselink" w:date="2018-10-30T17:52:00Z">
        <w:r w:rsidR="0075755E">
          <w:t xml:space="preserve">and </w:t>
        </w:r>
      </w:ins>
      <w:ins w:id="307" w:author="Andy Kleinhesselink" w:date="2018-10-30T17:34:00Z">
        <w:r w:rsidR="00FC6F31">
          <w:t>interaction modification</w:t>
        </w:r>
      </w:ins>
      <w:ins w:id="308" w:author="Andy Kleinhesselink" w:date="2018-10-30T17:42:00Z">
        <w:r w:rsidR="00A3410F">
          <w:t xml:space="preserve"> </w:t>
        </w:r>
      </w:ins>
      <w:ins w:id="309" w:author="Andy Kleinhesselink" w:date="2018-10-30T17:52:00Z">
        <w:r w:rsidR="0075755E">
          <w:t xml:space="preserve">are </w:t>
        </w:r>
      </w:ins>
      <w:ins w:id="310" w:author="Andy Kleinhesselink" w:date="2018-10-30T17:53:00Z">
        <w:r w:rsidR="00912917">
          <w:t>often discussed</w:t>
        </w:r>
      </w:ins>
      <w:ins w:id="311" w:author="Andy Kleinhesselink" w:date="2018-10-30T17:52:00Z">
        <w:r w:rsidR="0075755E">
          <w:t xml:space="preserve"> as two sides of the same coin</w:t>
        </w:r>
      </w:ins>
      <w:ins w:id="312" w:author="Andy Kleinhesselink" w:date="2018-10-30T17:34:00Z">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FC6F31">
        <w:fldChar w:fldCharType="separate"/>
      </w:r>
      <w:ins w:id="313" w:author="Andy Kleinhesselink" w:date="2018-10-30T17:34:00Z">
        <w:r w:rsidR="00FC6F31">
          <w:rPr>
            <w:noProof/>
          </w:rPr>
          <w:t>(Adler and Morris 1994)</w:t>
        </w:r>
        <w:r w:rsidR="00FC6F31">
          <w:fldChar w:fldCharType="end"/>
        </w:r>
        <w:r w:rsidR="00FC6F31">
          <w:t xml:space="preserve">.  </w:t>
        </w:r>
      </w:ins>
    </w:p>
    <w:p w14:paraId="53034638" w14:textId="18D435E8" w:rsidR="0056606B" w:rsidRDefault="0086361A" w:rsidP="00F80F5F">
      <w:pPr>
        <w:spacing w:after="202"/>
        <w:contextualSpacing/>
        <w:rPr>
          <w:ins w:id="314" w:author="Andy Kleinhesselink" w:date="2018-10-30T18:09:00Z"/>
        </w:rPr>
      </w:pPr>
      <w:ins w:id="315" w:author="Andy Kleinhesselink" w:date="2018-10-30T21:55:00Z">
        <w:r>
          <w:t xml:space="preserve">Nevertheless, recent </w:t>
        </w:r>
      </w:ins>
      <w:ins w:id="316" w:author="Andy Kleinhesselink" w:date="2018-10-30T17:58:00Z">
        <w:r w:rsidR="00D010D2">
          <w:t xml:space="preserve">theoretical and empirical papers </w:t>
        </w:r>
      </w:ins>
      <w:ins w:id="317" w:author="Andy Kleinhesselink" w:date="2018-10-30T21:56:00Z">
        <w:r>
          <w:t>have defined HOIs in other ways</w:t>
        </w:r>
      </w:ins>
      <w:ins w:id="318" w:author="Andy Kleinhesselink" w:date="2018-10-30T18:00:00Z">
        <w:r w:rsidR="00D010D2">
          <w:t xml:space="preserve">.  </w:t>
        </w:r>
      </w:ins>
      <w:ins w:id="319" w:author="Andy Kleinhesselink" w:date="2018-10-30T18:01:00Z">
        <w:r w:rsidR="002C11CA">
          <w:t>For inst</w:t>
        </w:r>
      </w:ins>
      <w:ins w:id="320" w:author="Andy Kleinhesselink" w:date="2018-10-30T18:02:00Z">
        <w:r w:rsidR="002C11CA">
          <w:t>a</w:t>
        </w:r>
      </w:ins>
      <w:ins w:id="321" w:author="Andy Kleinhesselink" w:date="2018-10-30T18:01:00Z">
        <w:r w:rsidR="002C11CA">
          <w:t>nce</w:t>
        </w:r>
      </w:ins>
      <w:ins w:id="322" w:author="Andy Kleinhesselink" w:date="2018-10-30T18:34:00Z">
        <w:r w:rsidR="00283064">
          <w:t>,</w:t>
        </w:r>
      </w:ins>
      <w:ins w:id="323" w:author="Andy Kleinhesselink" w:date="2018-10-30T18:01:00Z">
        <w:r w:rsidR="002C11CA">
          <w:t xml:space="preserve"> Grilli et a</w:t>
        </w:r>
      </w:ins>
      <w:ins w:id="324" w:author="Andy Kleinhesselink" w:date="2018-10-30T18:02:00Z">
        <w:r w:rsidR="002C11CA">
          <w:t xml:space="preserve">l. </w:t>
        </w:r>
      </w:ins>
      <w:ins w:id="325" w:author="Andy Kleinhesselink" w:date="2018-10-30T18:34:00Z">
        <w:r w:rsidR="00283064">
          <w:fldChar w:fldCharType="begin"/>
        </w:r>
        <w:r w:rsidR="00283064">
          <w:instrText xml:space="preserve"> ADDIN ZOTERO_ITEM CSL_CITATION {"citationID":"IV2qO4zr","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ins>
      <w:r w:rsidR="00283064">
        <w:fldChar w:fldCharType="separate"/>
      </w:r>
      <w:ins w:id="326" w:author="Andy Kleinhesselink" w:date="2018-10-30T18:34:00Z">
        <w:r w:rsidR="00283064">
          <w:rPr>
            <w:noProof/>
          </w:rPr>
          <w:t>(2017b)</w:t>
        </w:r>
        <w:r w:rsidR="00283064">
          <w:fldChar w:fldCharType="end"/>
        </w:r>
        <w:r w:rsidR="00283064">
          <w:t xml:space="preserve"> </w:t>
        </w:r>
      </w:ins>
      <w:ins w:id="327" w:author="Andy Kleinhesselink" w:date="2018-10-30T18:02:00Z">
        <w:r w:rsidR="002C11CA">
          <w:t xml:space="preserve">show how </w:t>
        </w:r>
      </w:ins>
      <w:ins w:id="328" w:author="Andy Kleinhesselink" w:date="2018-10-30T18:50:00Z">
        <w:r w:rsidR="00014913">
          <w:t>HOIs</w:t>
        </w:r>
      </w:ins>
      <w:ins w:id="329" w:author="Andy Kleinhesselink" w:date="2018-10-30T18:02:00Z">
        <w:r w:rsidR="002C11CA">
          <w:t xml:space="preserve"> can emerge </w:t>
        </w:r>
      </w:ins>
      <w:ins w:id="330" w:author="Andy Kleinhesselink" w:date="2018-10-30T18:07:00Z">
        <w:r w:rsidR="0056606B">
          <w:t xml:space="preserve">even </w:t>
        </w:r>
      </w:ins>
      <w:ins w:id="331" w:author="Andy Kleinhesselink" w:date="2018-10-30T18:02:00Z">
        <w:r w:rsidR="002C11CA">
          <w:t>without interaction modification</w:t>
        </w:r>
      </w:ins>
      <w:ins w:id="332" w:author="Andy Kleinhesselink" w:date="2018-10-30T18:03:00Z">
        <w:r w:rsidR="002C11CA">
          <w:t>s</w:t>
        </w:r>
      </w:ins>
      <w:ins w:id="333" w:author="Andy Kleinhesselink" w:date="2018-10-30T18:02:00Z">
        <w:r w:rsidR="002C11CA">
          <w:t xml:space="preserve">.  </w:t>
        </w:r>
      </w:ins>
      <w:ins w:id="334" w:author="Andy Kleinhesselink" w:date="2018-10-30T18:03:00Z">
        <w:r w:rsidR="002C11CA">
          <w:t>However,</w:t>
        </w:r>
      </w:ins>
      <w:ins w:id="335" w:author="Andy Kleinhesselink" w:date="2018-10-30T18:04:00Z">
        <w:r w:rsidR="002C11CA">
          <w:t xml:space="preserve"> what the authors call HOIs in th</w:t>
        </w:r>
      </w:ins>
      <w:ins w:id="336" w:author="Andy Kleinhesselink" w:date="2018-10-30T18:44:00Z">
        <w:r w:rsidR="00014913">
          <w:t>eir mod</w:t>
        </w:r>
      </w:ins>
      <w:ins w:id="337" w:author="Andy Kleinhesselink" w:date="2018-10-30T18:45:00Z">
        <w:r w:rsidR="00014913">
          <w:t xml:space="preserve">el </w:t>
        </w:r>
      </w:ins>
      <w:ins w:id="338" w:author="Andy Kleinhesselink" w:date="2018-10-30T18:04:00Z">
        <w:r w:rsidR="002C11CA">
          <w:t xml:space="preserve">are </w:t>
        </w:r>
      </w:ins>
      <w:ins w:id="339" w:author="Andy Kleinhesselink" w:date="2018-10-30T21:56:00Z">
        <w:r>
          <w:t>essentially</w:t>
        </w:r>
      </w:ins>
      <w:ins w:id="340" w:author="Andy Kleinhesselink" w:date="2018-10-30T18:04:00Z">
        <w:r w:rsidR="002C11CA">
          <w:t xml:space="preserve"> indirect effects or interaction chains</w:t>
        </w:r>
      </w:ins>
      <w:ins w:id="341" w:author="Andy Kleinhesselink" w:date="2018-10-30T18:35:00Z">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ins>
      <w:r w:rsidR="00283064">
        <w:fldChar w:fldCharType="separate"/>
      </w:r>
      <w:ins w:id="342" w:author="Andy Kleinhesselink" w:date="2018-10-30T18:35:00Z">
        <w:r w:rsidR="00283064">
          <w:rPr>
            <w:noProof/>
          </w:rPr>
          <w:t>(Levine et al. 2017)</w:t>
        </w:r>
        <w:r w:rsidR="00283064">
          <w:fldChar w:fldCharType="end"/>
        </w:r>
        <w:r w:rsidR="00283064">
          <w:t xml:space="preserve">. These appear to be </w:t>
        </w:r>
      </w:ins>
      <w:ins w:id="343" w:author="Andy Kleinhesselink" w:date="2018-10-30T18:08:00Z">
        <w:r w:rsidR="0056606B">
          <w:t>HOI</w:t>
        </w:r>
      </w:ins>
      <w:ins w:id="344" w:author="Andy Kleinhesselink" w:date="2018-10-30T18:35:00Z">
        <w:r w:rsidR="00283064">
          <w:t>s</w:t>
        </w:r>
      </w:ins>
      <w:ins w:id="345" w:author="Andy Kleinhesselink" w:date="2018-10-30T18:08:00Z">
        <w:r w:rsidR="0056606B">
          <w:t xml:space="preserve"> </w:t>
        </w:r>
      </w:ins>
      <w:ins w:id="346" w:author="Jonathan Levine" w:date="2018-10-31T18:05:00Z">
        <w:r w:rsidR="00CC65EB">
          <w:t xml:space="preserve">on the time scale of the longest lived life stage of in the competing populations </w:t>
        </w:r>
      </w:ins>
      <w:ins w:id="347" w:author="Andy Kleinhesselink" w:date="2018-10-30T18:11:00Z">
        <w:r w:rsidR="0056606B">
          <w:t>b</w:t>
        </w:r>
      </w:ins>
      <w:ins w:id="348" w:author="Andy Kleinhesselink" w:date="2018-10-30T18:12:00Z">
        <w:r w:rsidR="0056606B">
          <w:t xml:space="preserve">ecause </w:t>
        </w:r>
      </w:ins>
      <w:ins w:id="349" w:author="Andy Kleinhesselink" w:date="2018-10-30T18:35:00Z">
        <w:r w:rsidR="00283064">
          <w:t>the</w:t>
        </w:r>
      </w:ins>
      <w:ins w:id="350" w:author="Andy Kleinhesselink" w:date="2018-10-30T18:53:00Z">
        <w:r w:rsidR="006103C8">
          <w:t>ir</w:t>
        </w:r>
      </w:ins>
      <w:ins w:id="351" w:author="Andy Kleinhesselink" w:date="2018-10-30T18:35:00Z">
        <w:r w:rsidR="00283064">
          <w:t xml:space="preserve"> model does not expl</w:t>
        </w:r>
      </w:ins>
      <w:ins w:id="352" w:author="Andy Kleinhesselink" w:date="2018-10-30T18:36:00Z">
        <w:r w:rsidR="00283064">
          <w:t xml:space="preserve">icitly track the density of </w:t>
        </w:r>
      </w:ins>
      <w:ins w:id="353" w:author="Jonathan Levine" w:date="2018-10-31T18:05:00Z">
        <w:r w:rsidR="00D86989">
          <w:t xml:space="preserve">early stage </w:t>
        </w:r>
      </w:ins>
      <w:ins w:id="354" w:author="Andy Kleinhesselink" w:date="2018-10-30T18:36:00Z">
        <w:r w:rsidR="00283064">
          <w:t>competitors through time.</w:t>
        </w:r>
      </w:ins>
    </w:p>
    <w:p w14:paraId="53263B3E" w14:textId="2024CC64" w:rsidR="0056606B" w:rsidRDefault="006103C8" w:rsidP="00054720">
      <w:pPr>
        <w:spacing w:after="202"/>
        <w:contextualSpacing/>
        <w:rPr>
          <w:ins w:id="355" w:author="Andy Kleinhesselink" w:date="2018-10-30T21:59:00Z"/>
        </w:rPr>
      </w:pPr>
      <w:ins w:id="356" w:author="Andy Kleinhesselink" w:date="2018-10-30T18:54:00Z">
        <w:r>
          <w:t>In a</w:t>
        </w:r>
      </w:ins>
      <w:ins w:id="357" w:author="Andy Kleinhesselink" w:date="2018-10-30T18:13:00Z">
        <w:r w:rsidR="0056606B">
          <w:t xml:space="preserve"> </w:t>
        </w:r>
      </w:ins>
      <w:ins w:id="358" w:author="Andy Kleinhesselink" w:date="2018-10-30T18:53:00Z">
        <w:r>
          <w:t>study</w:t>
        </w:r>
      </w:ins>
      <w:ins w:id="359" w:author="Andy Kleinhesselink" w:date="2018-10-30T18:10:00Z">
        <w:r w:rsidR="0056606B">
          <w:t xml:space="preserve"> </w:t>
        </w:r>
      </w:ins>
      <w:ins w:id="360" w:author="Andy Kleinhesselink" w:date="2018-10-30T18:45:00Z">
        <w:r w:rsidR="00014913">
          <w:t>of annual plant competition</w:t>
        </w:r>
      </w:ins>
      <w:ins w:id="361" w:author="Andy Kleinhesselink" w:date="2018-10-30T18:54:00Z">
        <w:r>
          <w:t>,</w:t>
        </w:r>
      </w:ins>
      <w:ins w:id="362" w:author="Andy Kleinhesselink" w:date="2018-10-30T18:45:00Z">
        <w:r w:rsidR="00014913">
          <w:t xml:space="preserve"> </w:t>
        </w:r>
      </w:ins>
      <w:ins w:id="363" w:author="Andy Kleinhesselink" w:date="2018-10-30T18:13:00Z">
        <w:r w:rsidR="0056606B">
          <w:t xml:space="preserve">Mayfield and Stouffer </w:t>
        </w:r>
      </w:ins>
      <w:ins w:id="364" w:author="Andy Kleinhesselink" w:date="2018-10-30T18:36:00Z">
        <w:r w:rsidR="00283064">
          <w:fldChar w:fldCharType="begin"/>
        </w:r>
        <w:r w:rsidR="00283064">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ins>
      <w:r w:rsidR="00283064">
        <w:fldChar w:fldCharType="separate"/>
      </w:r>
      <w:ins w:id="365" w:author="Andy Kleinhesselink" w:date="2018-10-30T18:36:00Z">
        <w:r w:rsidR="00283064">
          <w:rPr>
            <w:noProof/>
          </w:rPr>
          <w:t>(2017)</w:t>
        </w:r>
        <w:r w:rsidR="00283064">
          <w:fldChar w:fldCharType="end"/>
        </w:r>
        <w:r w:rsidR="00283064">
          <w:t xml:space="preserve"> </w:t>
        </w:r>
      </w:ins>
      <w:ins w:id="366" w:author="Andy Kleinhesselink" w:date="2018-10-30T18:54:00Z">
        <w:r>
          <w:t>define</w:t>
        </w:r>
      </w:ins>
      <w:ins w:id="367" w:author="Andy Kleinhesselink" w:date="2018-10-30T18:16:00Z">
        <w:r w:rsidR="0056606B">
          <w:t xml:space="preserve"> as HOI</w:t>
        </w:r>
      </w:ins>
      <w:ins w:id="368" w:author="Andy Kleinhesselink" w:date="2018-10-30T18:45:00Z">
        <w:r w:rsidR="00014913">
          <w:t>s</w:t>
        </w:r>
      </w:ins>
      <w:ins w:id="369" w:author="Andy Kleinhesselink" w:date="2018-10-30T18:16:00Z">
        <w:r w:rsidR="0056606B">
          <w:t xml:space="preserve"> any polynomial terms</w:t>
        </w:r>
      </w:ins>
      <w:ins w:id="370" w:author="Andy Kleinhesselink" w:date="2018-10-30T18:54:00Z">
        <w:r>
          <w:t xml:space="preserve"> of species density</w:t>
        </w:r>
      </w:ins>
      <w:ins w:id="371" w:author="Andy Kleinhesselink" w:date="2018-10-30T18:16:00Z">
        <w:r w:rsidR="0056606B">
          <w:t xml:space="preserve"> in the</w:t>
        </w:r>
      </w:ins>
      <w:ins w:id="372" w:author="Andy Kleinhesselink" w:date="2018-10-30T18:37:00Z">
        <w:r w:rsidR="00283064">
          <w:t xml:space="preserve">ir </w:t>
        </w:r>
      </w:ins>
      <w:ins w:id="373" w:author="Andy Kleinhesselink" w:date="2018-10-30T18:54:00Z">
        <w:r>
          <w:t>demographic</w:t>
        </w:r>
      </w:ins>
      <w:ins w:id="374" w:author="Andy Kleinhesselink" w:date="2018-10-30T18:37:00Z">
        <w:r w:rsidR="00283064">
          <w:t xml:space="preserve"> model that improve </w:t>
        </w:r>
        <w:r w:rsidR="00283064">
          <w:lastRenderedPageBreak/>
          <w:t xml:space="preserve">the </w:t>
        </w:r>
      </w:ins>
      <w:ins w:id="375" w:author="Andy Kleinhesselink" w:date="2018-10-30T21:57:00Z">
        <w:r w:rsidR="0086361A">
          <w:t xml:space="preserve">statistical </w:t>
        </w:r>
      </w:ins>
      <w:ins w:id="376" w:author="Andy Kleinhesselink" w:date="2018-10-30T18:37:00Z">
        <w:r w:rsidR="00283064">
          <w:t>fit to the data</w:t>
        </w:r>
      </w:ins>
      <w:ins w:id="377" w:author="Andy Kleinhesselink" w:date="2018-10-30T18:16:00Z">
        <w:r w:rsidR="0056606B">
          <w:t>.  Thus</w:t>
        </w:r>
      </w:ins>
      <w:ins w:id="378" w:author="Andy Kleinhesselink" w:date="2018-10-30T18:38:00Z">
        <w:r w:rsidR="00283064">
          <w:t xml:space="preserve">, </w:t>
        </w:r>
      </w:ins>
      <w:ins w:id="379" w:author="Andy Kleinhesselink" w:date="2018-10-30T18:17:00Z">
        <w:r w:rsidR="0056606B">
          <w:t>the</w:t>
        </w:r>
      </w:ins>
      <w:ins w:id="380" w:author="Andy Kleinhesselink" w:date="2018-10-30T18:37:00Z">
        <w:r w:rsidR="00283064">
          <w:t xml:space="preserve">ir </w:t>
        </w:r>
      </w:ins>
      <w:ins w:id="381" w:author="Andy Kleinhesselink" w:date="2018-10-30T18:17:00Z">
        <w:r w:rsidR="0056606B">
          <w:t>definition includes interactions between intraspecific and interspecific density a</w:t>
        </w:r>
      </w:ins>
      <w:ins w:id="382" w:author="Andy Kleinhesselink" w:date="2018-10-30T18:18:00Z">
        <w:r w:rsidR="0056606B">
          <w:t xml:space="preserve">nd even </w:t>
        </w:r>
        <w:r w:rsidR="00C875B7">
          <w:t xml:space="preserve">quadratic terms involving </w:t>
        </w:r>
        <w:del w:id="383" w:author="Jonathan Levine" w:date="2018-10-31T18:06:00Z">
          <w:r w:rsidR="00C875B7" w:rsidDel="00D86989">
            <w:delText xml:space="preserve">only </w:delText>
          </w:r>
        </w:del>
      </w:ins>
      <w:ins w:id="384" w:author="Andy Kleinhesselink" w:date="2018-10-30T18:38:00Z">
        <w:r w:rsidR="00283064">
          <w:t>the density of only one</w:t>
        </w:r>
      </w:ins>
      <w:ins w:id="385" w:author="Andy Kleinhesselink" w:date="2018-10-30T18:18:00Z">
        <w:r w:rsidR="00C875B7">
          <w:t xml:space="preserve"> </w:t>
        </w:r>
      </w:ins>
      <w:ins w:id="386" w:author="Andy Kleinhesselink" w:date="2018-10-30T18:38:00Z">
        <w:r w:rsidR="00283064">
          <w:t>species</w:t>
        </w:r>
      </w:ins>
      <w:ins w:id="387" w:author="Andy Kleinhesselink" w:date="2018-10-30T18:18:00Z">
        <w:r w:rsidR="00C875B7">
          <w:t>.  While including these t</w:t>
        </w:r>
      </w:ins>
      <w:ins w:id="388" w:author="Andy Kleinhesselink" w:date="2018-10-30T18:19:00Z">
        <w:r w:rsidR="00C875B7">
          <w:t>erms as HOI</w:t>
        </w:r>
      </w:ins>
      <w:ins w:id="389" w:author="Andy Kleinhesselink" w:date="2018-10-30T18:21:00Z">
        <w:r w:rsidR="00C875B7">
          <w:t xml:space="preserve">s </w:t>
        </w:r>
      </w:ins>
      <w:ins w:id="390" w:author="Andy Kleinhesselink" w:date="2018-10-30T18:19:00Z">
        <w:r w:rsidR="00C875B7">
          <w:t xml:space="preserve">simplifies the </w:t>
        </w:r>
      </w:ins>
      <w:ins w:id="391" w:author="Andy Kleinhesselink" w:date="2018-10-30T18:38:00Z">
        <w:r w:rsidR="00E908D7">
          <w:t>statistical</w:t>
        </w:r>
      </w:ins>
      <w:ins w:id="392" w:author="Andy Kleinhesselink" w:date="2018-10-30T18:19:00Z">
        <w:r w:rsidR="00C875B7">
          <w:t xml:space="preserve"> de</w:t>
        </w:r>
      </w:ins>
      <w:ins w:id="393" w:author="Andy Kleinhesselink" w:date="2018-10-30T18:38:00Z">
        <w:r w:rsidR="00E908D7">
          <w:t>tection of HOIs</w:t>
        </w:r>
      </w:ins>
      <w:ins w:id="394" w:author="Andy Kleinhesselink" w:date="2018-10-30T18:19:00Z">
        <w:r w:rsidR="00C875B7">
          <w:t xml:space="preserve"> </w:t>
        </w:r>
      </w:ins>
      <w:ins w:id="395" w:author="Andy Kleinhesselink" w:date="2018-10-30T18:39:00Z">
        <w:r w:rsidR="00E908D7">
          <w:t xml:space="preserve">these kinds of HOIs have different </w:t>
        </w:r>
      </w:ins>
      <w:ins w:id="396" w:author="Andy Kleinhesselink" w:date="2018-10-30T18:27:00Z">
        <w:r w:rsidR="00903029">
          <w:t>implications for community dynamics</w:t>
        </w:r>
      </w:ins>
      <w:ins w:id="397" w:author="Andy Kleinhesselink" w:date="2018-10-30T18:39:00Z">
        <w:r w:rsidR="00E908D7">
          <w:t xml:space="preserve"> than the definition we emphasize above</w:t>
        </w:r>
      </w:ins>
      <w:ins w:id="398" w:author="Andy Kleinhesselink" w:date="2018-10-30T18:22:00Z">
        <w:r w:rsidR="00C875B7">
          <w:t xml:space="preserve">. </w:t>
        </w:r>
      </w:ins>
      <w:ins w:id="399" w:author="Andy Kleinhesselink" w:date="2018-10-30T18:27:00Z">
        <w:r w:rsidR="00903029">
          <w:t>For instance, i</w:t>
        </w:r>
      </w:ins>
      <w:ins w:id="400" w:author="Andy Kleinhesselink" w:date="2018-10-30T18:26:00Z">
        <w:r w:rsidR="00903029">
          <w:t xml:space="preserve">nterspecific by intraspecific </w:t>
        </w:r>
      </w:ins>
      <w:ins w:id="401" w:author="Andy Kleinhesselink" w:date="2018-10-30T18:27:00Z">
        <w:r w:rsidR="00903029">
          <w:t xml:space="preserve">HOIs </w:t>
        </w:r>
      </w:ins>
      <w:ins w:id="402" w:author="Andy Kleinhesselink" w:date="2018-10-30T18:29:00Z">
        <w:r w:rsidR="00DE2068">
          <w:t>are inherent in pairwise competition and are not an emergent property of multispecies communities</w:t>
        </w:r>
      </w:ins>
      <w:ins w:id="403" w:author="Andy Kleinhesselink" w:date="2018-10-30T18:30:00Z">
        <w:r w:rsidR="00DE2068">
          <w:t xml:space="preserve">.  </w:t>
        </w:r>
      </w:ins>
      <w:ins w:id="404" w:author="Andy Kleinhesselink" w:date="2018-10-30T18:57:00Z">
        <w:r w:rsidR="00132B92">
          <w:t xml:space="preserve">And </w:t>
        </w:r>
      </w:ins>
      <w:ins w:id="405" w:author="Andy Kleinhesselink" w:date="2018-10-30T21:58:00Z">
        <w:r w:rsidR="0086361A">
          <w:t>including</w:t>
        </w:r>
      </w:ins>
      <w:ins w:id="406" w:author="Andy Kleinhesselink" w:date="2018-10-30T18:31:00Z">
        <w:r w:rsidR="00DE2068">
          <w:t xml:space="preserve"> quadratic density terms </w:t>
        </w:r>
      </w:ins>
      <w:ins w:id="407" w:author="Andy Kleinhesselink" w:date="2018-10-30T21:58:00Z">
        <w:r w:rsidR="0086361A">
          <w:t>within the definition of</w:t>
        </w:r>
      </w:ins>
      <w:ins w:id="408" w:author="Andy Kleinhesselink" w:date="2018-10-30T18:31:00Z">
        <w:r w:rsidR="00DE2068">
          <w:t xml:space="preserve"> HOIs is inconsistent with </w:t>
        </w:r>
      </w:ins>
      <w:ins w:id="409" w:author="Andy Kleinhesselink" w:date="2018-10-30T18:40:00Z">
        <w:r w:rsidR="00E908D7">
          <w:t xml:space="preserve">idea that </w:t>
        </w:r>
      </w:ins>
      <w:ins w:id="410" w:author="Andy Kleinhesselink" w:date="2018-10-30T18:31:00Z">
        <w:r w:rsidR="00DE2068">
          <w:t xml:space="preserve">HOIs </w:t>
        </w:r>
      </w:ins>
      <w:ins w:id="411" w:author="Andy Kleinhesselink" w:date="2018-10-30T18:40:00Z">
        <w:r w:rsidR="00E908D7">
          <w:t>result from</w:t>
        </w:r>
      </w:ins>
      <w:ins w:id="412" w:author="Andy Kleinhesselink" w:date="2018-10-30T18:31:00Z">
        <w:r w:rsidR="00DE2068">
          <w:t xml:space="preserve"> interaction modification</w:t>
        </w:r>
      </w:ins>
      <w:ins w:id="413" w:author="Andy Kleinhesselink" w:date="2018-10-30T18:32:00Z">
        <w:r w:rsidR="00DE2068">
          <w:t xml:space="preserve">: </w:t>
        </w:r>
      </w:ins>
      <w:ins w:id="414" w:author="Andy Kleinhesselink" w:date="2018-10-30T18:28:00Z">
        <w:r w:rsidR="00DE2068">
          <w:t xml:space="preserve"> </w:t>
        </w:r>
      </w:ins>
      <w:ins w:id="415" w:author="Andy Kleinhesselink" w:date="2018-10-30T18:46:00Z">
        <w:r w:rsidR="00014913">
          <w:t>i.e</w:t>
        </w:r>
        <w:commentRangeStart w:id="416"/>
        <w:r w:rsidR="00014913">
          <w:t>. how</w:t>
        </w:r>
      </w:ins>
      <w:ins w:id="417" w:author="Andy Kleinhesselink" w:date="2018-10-30T18:22:00Z">
        <w:r w:rsidR="00C875B7">
          <w:t xml:space="preserve"> </w:t>
        </w:r>
      </w:ins>
      <w:ins w:id="418" w:author="Andy Kleinhesselink" w:date="2018-10-30T18:46:00Z">
        <w:r w:rsidR="00014913">
          <w:t>can a</w:t>
        </w:r>
      </w:ins>
      <w:ins w:id="419" w:author="Andy Kleinhesselink" w:date="2018-10-30T18:22:00Z">
        <w:r w:rsidR="00C875B7">
          <w:t xml:space="preserve"> species modify its own </w:t>
        </w:r>
      </w:ins>
      <w:ins w:id="420" w:author="Andy Kleinhesselink" w:date="2018-10-30T18:23:00Z">
        <w:r w:rsidR="00903029">
          <w:t xml:space="preserve">competitive </w:t>
        </w:r>
      </w:ins>
      <w:ins w:id="421" w:author="Andy Kleinhesselink" w:date="2018-10-30T18:22:00Z">
        <w:r w:rsidR="00C875B7">
          <w:t xml:space="preserve">effect? </w:t>
        </w:r>
      </w:ins>
      <w:commentRangeEnd w:id="416"/>
      <w:r w:rsidR="00D86989">
        <w:rPr>
          <w:rStyle w:val="CommentReference"/>
        </w:rPr>
        <w:commentReference w:id="416"/>
      </w:r>
      <w:ins w:id="422" w:author="Andy Kleinhesselink" w:date="2018-10-30T18:32:00Z">
        <w:r w:rsidR="00283064">
          <w:t xml:space="preserve">A similar problem was pointed out </w:t>
        </w:r>
      </w:ins>
      <w:ins w:id="423" w:author="Andy Kleinhesselink" w:date="2018-10-30T18:33:00Z">
        <w:r w:rsidR="00283064">
          <w:t xml:space="preserve">early on </w:t>
        </w:r>
      </w:ins>
      <w:ins w:id="424" w:author="Andy Kleinhesselink" w:date="2018-10-30T18:32:00Z">
        <w:r w:rsidR="00283064">
          <w:t xml:space="preserve">by </w:t>
        </w:r>
      </w:ins>
      <w:ins w:id="425" w:author="Andy Kleinhesselink" w:date="2018-10-30T18:33:00Z">
        <w:r w:rsidR="00283064">
          <w:fldChar w:fldCharType="begin"/>
        </w:r>
      </w:ins>
      <w:ins w:id="426" w:author="Andy Kleinhesselink" w:date="2018-10-30T18:41:00Z">
        <w:r w:rsidR="00054720">
          <w:instrText xml:space="preserve"> ADDIN ZOTERO_ITEM CSL_CITATION {"citationID":"K5Wdr7Dt","properties":{"formattedCitation":"(1981)","plainCitation":"(1981)","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ins>
      <w:r w:rsidR="00283064">
        <w:fldChar w:fldCharType="separate"/>
      </w:r>
      <w:ins w:id="427" w:author="Andy Kleinhesselink" w:date="2018-10-30T18:41:00Z">
        <w:r w:rsidR="00054720">
          <w:t xml:space="preserve">Pomerantz </w:t>
        </w:r>
        <w:r w:rsidR="00054720">
          <w:rPr>
            <w:noProof/>
          </w:rPr>
          <w:t>(1981)</w:t>
        </w:r>
      </w:ins>
      <w:ins w:id="428" w:author="Andy Kleinhesselink" w:date="2018-10-30T18:33:00Z">
        <w:r w:rsidR="00283064">
          <w:fldChar w:fldCharType="end"/>
        </w:r>
      </w:ins>
      <w:ins w:id="429" w:author="Andy Kleinhesselink" w:date="2018-10-30T18:40:00Z">
        <w:r w:rsidR="00054720">
          <w:t xml:space="preserve"> who argued that </w:t>
        </w:r>
      </w:ins>
      <w:ins w:id="430" w:author="Andy Kleinhesselink" w:date="2018-10-30T21:58:00Z">
        <w:r w:rsidR="0086361A">
          <w:t xml:space="preserve">a distinction needed to be made between HOIs and non-linear </w:t>
        </w:r>
      </w:ins>
      <w:ins w:id="431" w:author="Andy Kleinhesselink" w:date="2018-10-30T18:57:00Z">
        <w:r w:rsidR="00132B92">
          <w:t xml:space="preserve">density </w:t>
        </w:r>
      </w:ins>
      <w:ins w:id="432" w:author="Andy Kleinhesselink" w:date="2018-10-30T18:58:00Z">
        <w:r w:rsidR="00132B92">
          <w:t>dependence</w:t>
        </w:r>
      </w:ins>
      <w:ins w:id="433" w:author="Andy Kleinhesselink" w:date="2018-10-30T18:41:00Z">
        <w:r w:rsidR="00054720">
          <w:t xml:space="preserve">.  </w:t>
        </w:r>
      </w:ins>
    </w:p>
    <w:p w14:paraId="4FA0EB11" w14:textId="3C4C7208" w:rsidR="0086361A" w:rsidRDefault="0086361A" w:rsidP="0086361A">
      <w:pPr>
        <w:spacing w:after="202"/>
        <w:contextualSpacing/>
        <w:rPr>
          <w:ins w:id="434" w:author="Andy Kleinhesselink" w:date="2018-10-30T18:09:00Z"/>
        </w:rPr>
      </w:pPr>
      <w:ins w:id="435" w:author="Andy Kleinhesselink" w:date="2018-10-30T21:59:00Z">
        <w:r>
          <w:t xml:space="preserve">&lt; </w:t>
        </w:r>
        <w:commentRangeStart w:id="436"/>
        <w:r>
          <w:t>I haven’t worked out the transition here to the next paragraph, but we wan to int</w:t>
        </w:r>
      </w:ins>
      <w:ins w:id="437" w:author="Andy Kleinhesselink" w:date="2018-10-30T22:00:00Z">
        <w:r>
          <w:t xml:space="preserve">rouduce our own definition at some point&gt; </w:t>
        </w:r>
      </w:ins>
      <w:commentRangeEnd w:id="436"/>
      <w:r w:rsidR="00C64B29">
        <w:rPr>
          <w:rStyle w:val="CommentReference"/>
        </w:rPr>
        <w:commentReference w:id="436"/>
      </w:r>
    </w:p>
    <w:p w14:paraId="195D3DB6" w14:textId="66E4B60B" w:rsidR="00014913" w:rsidRDefault="00014913" w:rsidP="00014913">
      <w:pPr>
        <w:spacing w:after="202"/>
        <w:contextualSpacing/>
        <w:rPr>
          <w:ins w:id="438" w:author="Andy Kleinhesselink" w:date="2018-10-30T18:49:00Z"/>
        </w:rPr>
      </w:pPr>
      <w:ins w:id="439" w:author="Andy Kleinhesselink" w:date="2018-10-30T18:49:00Z">
        <w:r>
          <w:t>HOIs have been defined as non-additive effects</w:t>
        </w:r>
        <w:r w:rsidRPr="00D709AF">
          <w:t xml:space="preserve"> </w:t>
        </w:r>
        <w:r>
          <w:t xml:space="preserve">of separate species on per capita growth rate of a focal species </w:t>
        </w:r>
        <w:r>
          <w:fldChar w:fldCharType="begin"/>
        </w:r>
        <w:r>
          <w:instrText xml:space="preserve"> ADDIN ZOTERO_ITEM CSL_CITATION {"citationID":"7a20LIkr","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fldChar w:fldCharType="separate"/>
        </w:r>
        <w:r>
          <w:rPr>
            <w:noProof/>
          </w:rPr>
          <w:t>(Billick and Case 1994)</w:t>
        </w:r>
        <w:r>
          <w:fldChar w:fldCharType="end"/>
        </w:r>
        <w:r>
          <w:t xml:space="preserve">.  This definition is straightforward in cases where competition between pairs of species is fit using the Lotka-Volterra differential equations </w:t>
        </w:r>
        <w:r>
          <w:fldChar w:fldCharType="begin"/>
        </w:r>
        <w:r>
          <w:instrText xml:space="preserve"> ADDIN ZOTERO_ITEM CSL_CITATION {"citationID":"LDG9cDiD","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ins>
      <w:ins w:id="440" w:author="Jonathan Levine" w:date="2018-10-31T18:07:00Z">
        <w:r w:rsidR="00B5307C">
          <w:t xml:space="preserve"> because this model is essentially additive</w:t>
        </w:r>
      </w:ins>
      <w:ins w:id="441" w:author="Andy Kleinhesselink" w:date="2018-10-30T18:49:00Z">
        <w:r>
          <w:t xml:space="preserve">. However, aside from rapidly reproducing microbes or plankton, ecologists rarely measure populations more than once or twice a year, and such data are fit with difference equations in discrete time, rather than differential equations in continuous time. We argue that in the context of discrete time difference equations, defining HOIs as non-linear per </w:t>
        </w:r>
        <w:r>
          <w:lastRenderedPageBreak/>
          <w:t xml:space="preserve">capita density effects, or strictly as non-additive species effects can lead to considerable confusion about what </w:t>
        </w:r>
        <w:del w:id="442" w:author="Jonathan Levine" w:date="2018-10-31T18:08:00Z">
          <w:r w:rsidDel="00B5307C">
            <w:delText>counts as an</w:delText>
          </w:r>
        </w:del>
      </w:ins>
      <w:ins w:id="443" w:author="Jonathan Levine" w:date="2018-10-31T18:08:00Z">
        <w:r w:rsidR="00B5307C">
          <w:t>causes</w:t>
        </w:r>
      </w:ins>
      <w:ins w:id="444" w:author="Andy Kleinhesselink" w:date="2018-10-30T18:49:00Z">
        <w:r>
          <w:t xml:space="preserve"> HOI</w:t>
        </w:r>
      </w:ins>
      <w:ins w:id="445" w:author="Jonathan Levine" w:date="2018-10-31T18:08:00Z">
        <w:r w:rsidR="00B5307C">
          <w:t>s</w:t>
        </w:r>
      </w:ins>
      <w:ins w:id="446" w:author="Andy Kleinhesselink" w:date="2018-10-30T18:49:00Z">
        <w:r>
          <w:t xml:space="preserve">.  </w:t>
        </w:r>
      </w:ins>
    </w:p>
    <w:p w14:paraId="29152B83" w14:textId="77777777" w:rsidR="00014913" w:rsidRDefault="00014913" w:rsidP="00014913">
      <w:pPr>
        <w:spacing w:after="202"/>
        <w:contextualSpacing/>
        <w:rPr>
          <w:ins w:id="447" w:author="Andy Kleinhesselink" w:date="2018-10-30T18:49:00Z"/>
        </w:rPr>
      </w:pPr>
      <w:ins w:id="448" w:author="Andy Kleinhesselink" w:date="2018-10-30T18:49:00Z">
        <w:r>
          <w:t xml:space="preserve">Consider that the most widely used discrete time models for density dependent population growth, such as the Hassel and Ricker models imply that per capita competitive effects depend on density </w:t>
        </w:r>
        <w:r>
          <w:fldChar w:fldCharType="begin"/>
        </w:r>
        <w:r>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Specifically, in these models per capita competitive effects decline as density increases, as can be seen by looking at how the slope of these functions change with respect to competitor density (</w:t>
        </w:r>
        <w:r>
          <w:fldChar w:fldCharType="begin"/>
        </w:r>
        <w:r>
          <w:instrText xml:space="preserve"> REF _Ref528080870 \h </w:instrText>
        </w:r>
      </w:ins>
      <w:ins w:id="449" w:author="Andy Kleinhesselink" w:date="2018-10-30T18:49:00Z">
        <w:r>
          <w:fldChar w:fldCharType="separate"/>
        </w:r>
        <w:r>
          <w:t xml:space="preserve">Figure </w:t>
        </w:r>
        <w:r>
          <w:rPr>
            <w:noProof/>
          </w:rPr>
          <w:t>1</w:t>
        </w:r>
        <w:r>
          <w:fldChar w:fldCharType="end"/>
        </w:r>
        <w:r>
          <w:t>).  That per capita competition should decline with density is necessitated by a simple argument:  if it did not, then competition could force a species’ per capita growth rate negative (</w:t>
        </w:r>
        <w:r>
          <w:fldChar w:fldCharType="begin"/>
        </w:r>
        <w:r>
          <w:instrText xml:space="preserve"> REF _Ref528080870 \h </w:instrText>
        </w:r>
      </w:ins>
      <w:ins w:id="450" w:author="Andy Kleinhesselink" w:date="2018-10-30T18:49:00Z">
        <w:r>
          <w:fldChar w:fldCharType="separate"/>
        </w:r>
        <w:r>
          <w:t xml:space="preserve">Figure </w:t>
        </w:r>
        <w:r>
          <w:rPr>
            <w:noProof/>
          </w:rPr>
          <w:t>1</w:t>
        </w:r>
        <w:r>
          <w:fldChar w:fldCharType="end"/>
        </w:r>
        <w:r>
          <w:t xml:space="preserve"> C) – which is nonsensical in a discrete time model. For the same reason, species effects are not, strictly speaking, additive in such models. Since non-linear density dependence and non-additive species effects are a property of all the commonly used discrete time models, these properties should not be taken as our definition of HOIs. </w:t>
        </w:r>
      </w:ins>
    </w:p>
    <w:p w14:paraId="6498F627" w14:textId="630C60F3" w:rsidR="00AF2F13" w:rsidDel="007F344C" w:rsidRDefault="00014913">
      <w:pPr>
        <w:spacing w:after="202"/>
        <w:contextualSpacing/>
        <w:rPr>
          <w:del w:id="451" w:author="Andy Kleinhesselink" w:date="2018-10-23T14:25:00Z"/>
        </w:rPr>
      </w:pPr>
      <w:commentRangeStart w:id="452"/>
      <w:ins w:id="453" w:author="Andy Kleinhesselink" w:date="2018-10-30T18:49:00Z">
        <w:r>
          <w:t>As</w:t>
        </w:r>
        <w:commentRangeEnd w:id="452"/>
        <w:r>
          <w:rPr>
            <w:rStyle w:val="CommentReference"/>
          </w:rPr>
          <w:commentReference w:id="452"/>
        </w:r>
        <w:r>
          <w:t xml:space="preserve"> pointed out by Billick and Case (1994), non-additivity does not require more than two species.  Non-additivity can occur if intra-specific effects are modified by interspecific effects of one other species. </w:t>
        </w:r>
      </w:ins>
      <w:ins w:id="454" w:author="Andy Kleinhesselink" w:date="2018-10-30T22:01:00Z">
        <w:r w:rsidR="0086361A">
          <w:t>However, these kinds of HOIs would still allow one, in theory, to predict population performance in multispecies communities from data on pair</w:t>
        </w:r>
      </w:ins>
      <w:ins w:id="455" w:author="Andy Kleinhesselink" w:date="2018-10-30T22:02:00Z">
        <w:r w:rsidR="0086361A">
          <w:t>wise interactions</w:t>
        </w:r>
      </w:ins>
      <w:ins w:id="456" w:author="Andy Kleinhesselink" w:date="2018-10-30T22:01:00Z">
        <w:r w:rsidR="0086361A">
          <w:t xml:space="preserve">. </w:t>
        </w:r>
      </w:ins>
      <w:ins w:id="457" w:author="Andy Kleinhesselink" w:date="2018-10-30T22:02:00Z">
        <w:r w:rsidR="0086361A">
          <w:t xml:space="preserve"> </w:t>
        </w:r>
      </w:ins>
      <w:ins w:id="458" w:author="Andy Kleinhesselink" w:date="2018-10-30T18:49:00Z">
        <w:r>
          <w:t xml:space="preserve">We focus our examples on cases where a third species modifies the interaction between two other species throughout the remainder of the paper because this type of interaction modification has generally received the most attention </w:t>
        </w:r>
        <w:r>
          <w:fldChar w:fldCharType="begin"/>
        </w:r>
        <w:r>
          <w:instrText xml:space="preserve"> ADDIN ZOTERO_ITEM CSL_CITATION {"citationID":"PXWq1fBT","properties":{"formattedCitation":"(Adler and Morris 1994, Grilli et al. 2017b)","plainCitation":"(Adler and Morris 1994,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Adler and Morris 1994, Grilli et al. 2017b)</w:t>
        </w:r>
        <w:r>
          <w:fldChar w:fldCharType="end"/>
        </w:r>
        <w:r>
          <w:t xml:space="preserve">. Resolving the mathematical definition of HOIs is a </w:t>
        </w:r>
        <w:r>
          <w:lastRenderedPageBreak/>
          <w:t xml:space="preserve">necessary first step for understanding these interactions, but does not clarify </w:t>
        </w:r>
        <w:commentRangeStart w:id="459"/>
        <w:r>
          <w:t xml:space="preserve">the processes generating these interactions in nature.  </w:t>
        </w:r>
        <w:commentRangeEnd w:id="459"/>
        <w:r>
          <w:rPr>
            <w:rStyle w:val="CommentReference"/>
          </w:rPr>
          <w:commentReference w:id="459"/>
        </w:r>
        <w:r>
          <w:t>Addressing these processes is the subject of the remainder of this paper.</w:t>
        </w:r>
        <w:commentRangeStart w:id="460"/>
        <w:commentRangeEnd w:id="460"/>
        <w:r>
          <w:rPr>
            <w:rStyle w:val="CommentReference"/>
          </w:rPr>
          <w:commentReference w:id="460"/>
        </w:r>
      </w:ins>
      <w:ins w:id="461" w:author="Nathan Kraft" w:date="2018-10-29T10:54:00Z">
        <w:del w:id="462" w:author="Andy Kleinhesselink" w:date="2018-10-30T18:49:00Z">
          <w:r w:rsidR="00D65A29" w:rsidDel="00014913">
            <w:delText>s</w:delText>
          </w:r>
        </w:del>
      </w:ins>
      <w:del w:id="463" w:author="Andy Kleinhesselink" w:date="2018-10-23T12:15:00Z">
        <w:r w:rsidR="000802AC" w:rsidDel="00E57D3F">
          <w:delText xml:space="preserve">In particular, </w:delText>
        </w:r>
      </w:del>
      <w:del w:id="464" w:author="Andy Kleinhesselink" w:date="2018-10-23T12:14:00Z">
        <w:r w:rsidR="00155BFB" w:rsidDel="00E57D3F">
          <w:delText xml:space="preserve">they </w:delText>
        </w:r>
      </w:del>
      <w:del w:id="465" w:author="Andy Kleinhesselink" w:date="2018-10-23T14:25:00Z">
        <w:r w:rsidR="009C4CDF" w:rsidDel="007F344C">
          <w:delText xml:space="preserve">often </w:delText>
        </w:r>
        <w:r w:rsidR="00155BFB" w:rsidDel="007F344C">
          <w:delText xml:space="preserve">make </w:delText>
        </w:r>
        <w:r w:rsidR="009C4CDF" w:rsidDel="007F344C">
          <w:delText>the</w:delText>
        </w:r>
        <w:r w:rsidR="00155BFB" w:rsidDel="007F344C">
          <w:delText xml:space="preserve"> simplifying assumption that each species per capita competi</w:delText>
        </w:r>
        <w:r w:rsidR="00A74D2D" w:rsidDel="007F344C">
          <w:delText>ti</w:delText>
        </w:r>
        <w:r w:rsidR="00155BFB" w:rsidDel="007F344C">
          <w:delText>ve effect is independent of each other species</w:delText>
        </w:r>
        <w:r w:rsidR="00A74D2D" w:rsidDel="007F344C">
          <w:delText>’</w:delText>
        </w:r>
        <w:r w:rsidR="00155BFB" w:rsidDel="007F344C">
          <w:delText xml:space="preserve"> per capita effect.  This assumption may not necessarily be valid for competition in nature or even for many mechanistic competition models </w:delText>
        </w:r>
        <w:r w:rsidR="00155BFB" w:rsidDel="007F344C">
          <w:fldChar w:fldCharType="begin"/>
        </w:r>
        <w:r w:rsidR="00155BFB" w:rsidDel="007F344C">
          <w:del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delInstrText>
        </w:r>
        <w:r w:rsidR="00155BFB" w:rsidDel="007F344C">
          <w:fldChar w:fldCharType="separate"/>
        </w:r>
        <w:r w:rsidR="00155BFB" w:rsidDel="007F344C">
          <w:rPr>
            <w:noProof/>
          </w:rPr>
          <w:delText>(Abrams 1983)</w:delText>
        </w:r>
        <w:r w:rsidR="00155BFB" w:rsidDel="007F344C">
          <w:fldChar w:fldCharType="end"/>
        </w:r>
        <w:r w:rsidR="00155BFB" w:rsidDel="007F344C">
          <w:delText xml:space="preserve">.  When species competitive effects change depending on the presence of other species this </w:delText>
        </w:r>
        <w:r w:rsidR="005142CC" w:rsidDel="007F344C">
          <w:delText>leads to</w:delText>
        </w:r>
        <w:r w:rsidR="009C4CDF" w:rsidDel="007F344C">
          <w:delText xml:space="preserve"> </w:delText>
        </w:r>
        <w:r w:rsidR="00155BFB" w:rsidDel="007F344C">
          <w:delText xml:space="preserve">interaction modification </w:delText>
        </w:r>
        <w:r w:rsidR="009C4CDF" w:rsidDel="007F344C">
          <w:delText xml:space="preserve">or </w:delText>
        </w:r>
        <w:r w:rsidR="00155BFB" w:rsidDel="007F344C">
          <w:delText xml:space="preserve">higher order interaction (HOIs) </w:delText>
        </w:r>
        <w:r w:rsidR="0079504F" w:rsidDel="007F344C">
          <w:fldChar w:fldCharType="begin"/>
        </w:r>
        <w:r w:rsidR="0079504F" w:rsidDel="007F344C">
          <w:del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79504F" w:rsidDel="007F344C">
          <w:fldChar w:fldCharType="separate"/>
        </w:r>
        <w:r w:rsidR="0079504F" w:rsidDel="007F344C">
          <w:rPr>
            <w:noProof/>
          </w:rPr>
          <w:delText>(Billick and Case 1994, Adler and Morris 1994)</w:delText>
        </w:r>
        <w:r w:rsidR="0079504F" w:rsidDel="007F344C">
          <w:fldChar w:fldCharType="end"/>
        </w:r>
        <w:r w:rsidR="0079504F" w:rsidDel="007F344C">
          <w:delText xml:space="preserve">. </w:delText>
        </w:r>
      </w:del>
    </w:p>
    <w:p w14:paraId="64D06269" w14:textId="4A95CC6B" w:rsidR="009614A4" w:rsidDel="007F344C" w:rsidRDefault="00155BFB">
      <w:pPr>
        <w:spacing w:after="202"/>
        <w:ind w:firstLine="0"/>
        <w:contextualSpacing/>
        <w:rPr>
          <w:del w:id="466" w:author="Andy Kleinhesselink" w:date="2018-10-23T14:25:00Z"/>
        </w:rPr>
        <w:pPrChange w:id="467" w:author="Andy Kleinhesselink" w:date="2018-10-30T22:02:00Z">
          <w:pPr>
            <w:spacing w:after="202"/>
            <w:contextualSpacing/>
          </w:pPr>
        </w:pPrChange>
      </w:pPr>
      <w:del w:id="468" w:author="Andy Kleinhesselink" w:date="2018-10-23T14:25:00Z">
        <w:r w:rsidDel="007F344C">
          <w:delText>HOIs have important practical and theoretical implication</w:delText>
        </w:r>
        <w:r w:rsidR="00C25D83" w:rsidDel="007F344C">
          <w:delText>s</w:delText>
        </w:r>
        <w:r w:rsidDel="007F344C">
          <w:delText xml:space="preserve"> for ecologists working to understand biological communities.  </w:delText>
        </w:r>
        <w:r w:rsidR="00BF7BAF" w:rsidDel="007F344C">
          <w:delText xml:space="preserve">In the most general sense, a </w:delText>
        </w:r>
        <w:r w:rsidR="009C4CDF" w:rsidDel="007F344C">
          <w:delText>HOI</w:delText>
        </w:r>
        <w:r w:rsidR="00BF7BAF" w:rsidDel="007F344C">
          <w:delText xml:space="preserve"> </w:delText>
        </w:r>
        <w:r w:rsidR="009C4CDF" w:rsidDel="007F344C">
          <w:delText>mean</w:delText>
        </w:r>
        <w:r w:rsidR="00C25D83" w:rsidDel="007F344C">
          <w:delText>s</w:delText>
        </w:r>
        <w:r w:rsidR="009C4CDF" w:rsidDel="007F344C">
          <w:delText xml:space="preserve"> that the </w:delText>
        </w:r>
        <w:r w:rsidR="00BF7BAF" w:rsidDel="007F344C">
          <w:delText>interaction</w:delText>
        </w:r>
        <w:r w:rsidR="009C4CDF" w:rsidDel="007F344C">
          <w:delText>s</w:delText>
        </w:r>
        <w:r w:rsidR="00BF7BAF" w:rsidDel="007F344C">
          <w:delText xml:space="preserve"> between multiple species could not be predicted with kno</w:delText>
        </w:r>
        <w:r w:rsidR="000B3C97" w:rsidDel="007F344C">
          <w:delText xml:space="preserve">wledge of how each competes in a pairwise manner. The challenge is developing a precise mathematic </w:delText>
        </w:r>
        <w:r w:rsidR="00EB2CD0" w:rsidDel="007F344C">
          <w:delText xml:space="preserve">form </w:delText>
        </w:r>
        <w:r w:rsidR="00DB5576" w:rsidDel="007F344C">
          <w:delText>for</w:delText>
        </w:r>
        <w:r w:rsidR="00F67798" w:rsidDel="007F344C">
          <w:delText xml:space="preserve"> this </w:delText>
        </w:r>
        <w:r w:rsidR="00EB2CD0" w:rsidDel="007F344C">
          <w:delText>definition</w:delText>
        </w:r>
        <w:r w:rsidR="000B3C97" w:rsidDel="007F344C">
          <w:delText xml:space="preserve">. </w:delText>
        </w:r>
        <w:r w:rsidR="0088315A" w:rsidDel="007F344C">
          <w:delText xml:space="preserve">Following Billick and Case </w:delText>
        </w:r>
        <w:r w:rsidR="0088315A" w:rsidDel="007F344C">
          <w:fldChar w:fldCharType="begin"/>
        </w:r>
        <w:r w:rsidR="0088315A" w:rsidDel="007F344C">
          <w:del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delInstrText>
        </w:r>
        <w:r w:rsidR="0088315A" w:rsidDel="007F344C">
          <w:fldChar w:fldCharType="separate"/>
        </w:r>
        <w:r w:rsidR="0088315A" w:rsidDel="007F344C">
          <w:rPr>
            <w:noProof/>
          </w:rPr>
          <w:delText>(1994)</w:delText>
        </w:r>
        <w:r w:rsidR="0088315A" w:rsidDel="007F344C">
          <w:fldChar w:fldCharType="end"/>
        </w:r>
        <w:r w:rsidR="0088315A" w:rsidDel="007F344C">
          <w:delText>, w</w:delText>
        </w:r>
        <w:r w:rsidR="0079504F" w:rsidDel="007F344C">
          <w:delText xml:space="preserve">e argue that </w:delText>
        </w:r>
        <w:r w:rsidR="007B137A" w:rsidDel="007F344C">
          <w:delText>HOIs can be defined as non-additive competitive interactions</w:delText>
        </w:r>
        <w:r w:rsidR="009C4CDF" w:rsidDel="007F344C">
          <w:delText xml:space="preserve"> (Box 1 “Defining HOIs”)</w:delText>
        </w:r>
        <w:r w:rsidR="00587DB2" w:rsidDel="007F344C">
          <w:delText>.</w:delText>
        </w:r>
        <w:r w:rsidR="00843A27" w:rsidDel="007F344C">
          <w:delText xml:space="preserve"> </w:delText>
        </w:r>
        <w:r w:rsidR="0079504F" w:rsidDel="007F344C">
          <w:delText xml:space="preserve">This has </w:delText>
        </w:r>
        <w:r w:rsidR="000802AC" w:rsidDel="007F344C">
          <w:delText xml:space="preserve">both </w:delText>
        </w:r>
        <w:r w:rsidR="0079504F" w:rsidDel="007F344C">
          <w:delText>a technical mathematical definition</w:delText>
        </w:r>
        <w:r w:rsidR="00EA5C0F" w:rsidDel="007F344C">
          <w:delText xml:space="preserve"> </w:delText>
        </w:r>
        <w:r w:rsidR="000802AC" w:rsidDel="007F344C">
          <w:delText>as well as</w:delText>
        </w:r>
        <w:r w:rsidR="0079504F" w:rsidDel="007F344C">
          <w:delText xml:space="preserve"> an intuitive ecological meaning:  when competition between species is additive</w:delText>
        </w:r>
        <w:r w:rsidR="000802AC" w:rsidDel="007F344C">
          <w:delText>,</w:delText>
        </w:r>
        <w:r w:rsidR="0079504F" w:rsidDel="007F344C">
          <w:delText xml:space="preserve"> then competition can be </w:delText>
        </w:r>
        <w:r w:rsidR="00D94617" w:rsidDel="007F344C">
          <w:delText xml:space="preserve">studied separately as a set of pairwise interactions that when </w:delText>
        </w:r>
        <w:r w:rsidR="000802AC" w:rsidDel="007F344C">
          <w:delText>summed</w:delText>
        </w:r>
        <w:r w:rsidR="00D94617" w:rsidDel="007F344C">
          <w:delText xml:space="preserve"> predict the </w:delText>
        </w:r>
        <w:r w:rsidR="0088315A" w:rsidDel="007F344C">
          <w:delText>population growth rates of the focal species in</w:delText>
        </w:r>
        <w:r w:rsidR="00D94617" w:rsidDel="007F344C">
          <w:delText xml:space="preserve"> </w:delText>
        </w:r>
        <w:r w:rsidR="00EA5C0F" w:rsidDel="007F344C">
          <w:delText>a</w:delText>
        </w:r>
        <w:r w:rsidR="00D94617" w:rsidDel="007F344C">
          <w:delText xml:space="preserve"> community</w:delText>
        </w:r>
        <w:r w:rsidR="009C4CDF" w:rsidDel="007F344C">
          <w:delText>.</w:delText>
        </w:r>
        <w:r w:rsidR="0088315A" w:rsidDel="007F344C">
          <w:delText xml:space="preserve"> </w:delText>
        </w:r>
        <w:r w:rsidR="00D94617" w:rsidDel="007F344C">
          <w:delText xml:space="preserve"> </w:delText>
        </w:r>
        <w:r w:rsidR="00017E5B" w:rsidDel="007F344C">
          <w:delText>Importantly, the summing can occur on a transformed (e.g. log</w:delText>
        </w:r>
        <w:r w:rsidR="00A66607" w:rsidDel="007F344C">
          <w:delText xml:space="preserve"> or inverse</w:delText>
        </w:r>
        <w:r w:rsidR="00017E5B" w:rsidDel="007F344C">
          <w:delText xml:space="preserve">) scale such that </w:delText>
        </w:r>
        <w:r w:rsidR="00927C9B" w:rsidDel="007F344C">
          <w:delText xml:space="preserve">even </w:delText>
        </w:r>
        <w:r w:rsidR="00017E5B" w:rsidDel="007F344C">
          <w:delText xml:space="preserve">interactions that are multiplicative </w:delText>
        </w:r>
        <w:r w:rsidR="00A66607" w:rsidDel="007F344C">
          <w:delText xml:space="preserve">or nonlinear in their effect </w:delText>
        </w:r>
        <w:r w:rsidR="005142CC" w:rsidDel="007F344C">
          <w:delText xml:space="preserve">on raw population growth rates </w:delText>
        </w:r>
        <w:r w:rsidR="00DB5576" w:rsidDel="007F344C">
          <w:delText xml:space="preserve">do </w:delText>
        </w:r>
        <w:r w:rsidR="00927C9B" w:rsidDel="007F344C">
          <w:delText xml:space="preserve">not </w:delText>
        </w:r>
        <w:r w:rsidR="00A66607" w:rsidDel="007F344C">
          <w:delText xml:space="preserve">necessarily </w:delText>
        </w:r>
        <w:r w:rsidR="00927C9B" w:rsidDel="007F344C">
          <w:delText>generate HOIs</w:delText>
        </w:r>
        <w:r w:rsidR="009C4CDF" w:rsidDel="007F344C">
          <w:delText xml:space="preserve"> </w:delText>
        </w:r>
        <w:r w:rsidR="009C4CDF" w:rsidDel="007F344C">
          <w:fldChar w:fldCharType="begin"/>
        </w:r>
        <w:r w:rsidR="009C4CDF" w:rsidDel="007F344C">
          <w:del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9C4CDF" w:rsidDel="007F344C">
          <w:fldChar w:fldCharType="separate"/>
        </w:r>
        <w:r w:rsidR="009C4CDF" w:rsidDel="007F344C">
          <w:rPr>
            <w:noProof/>
          </w:rPr>
          <w:delText>(Adler and Morris 1994)</w:delText>
        </w:r>
        <w:r w:rsidR="009C4CDF" w:rsidDel="007F344C">
          <w:fldChar w:fldCharType="end"/>
        </w:r>
        <w:r w:rsidR="00927C9B" w:rsidDel="007F344C">
          <w:delText>.</w:delText>
        </w:r>
        <w:r w:rsidR="00017E5B" w:rsidDel="007F344C">
          <w:delText xml:space="preserve"> </w:delText>
        </w:r>
        <w:r w:rsidR="00F67798" w:rsidDel="007F344C">
          <w:delText xml:space="preserve">In </w:delText>
        </w:r>
        <w:r w:rsidR="00F67798" w:rsidDel="007F344C">
          <w:fldChar w:fldCharType="begin"/>
        </w:r>
        <w:r w:rsidR="00F67798" w:rsidDel="007F344C">
          <w:delInstrText xml:space="preserve"> REF _Ref514237378 \h </w:delInstrText>
        </w:r>
        <w:r w:rsidR="00F67798" w:rsidDel="007F344C">
          <w:fldChar w:fldCharType="separate"/>
        </w:r>
        <w:r w:rsidR="004C4E00" w:rsidDel="007F344C">
          <w:delText xml:space="preserve">Figure </w:delText>
        </w:r>
        <w:r w:rsidR="004C4E00" w:rsidDel="007F344C">
          <w:rPr>
            <w:noProof/>
          </w:rPr>
          <w:delText>1</w:delText>
        </w:r>
        <w:r w:rsidR="00F67798" w:rsidDel="007F344C">
          <w:fldChar w:fldCharType="end"/>
        </w:r>
        <w:r w:rsidR="00F67798" w:rsidDel="007F344C">
          <w:delText>, we illustrate additive and non-additive competitive effects between three species.</w:delText>
        </w:r>
      </w:del>
    </w:p>
    <w:p w14:paraId="7B39142C" w14:textId="1745F1C1" w:rsidR="00993F10" w:rsidDel="007F344C" w:rsidRDefault="0063785D">
      <w:pPr>
        <w:spacing w:after="202"/>
        <w:ind w:firstLine="0"/>
        <w:contextualSpacing/>
        <w:rPr>
          <w:del w:id="469" w:author="Andy Kleinhesselink" w:date="2018-10-23T14:25:00Z"/>
        </w:rPr>
        <w:pPrChange w:id="470" w:author="Andy Kleinhesselink" w:date="2018-10-30T22:02:00Z">
          <w:pPr>
            <w:spacing w:after="202"/>
            <w:contextualSpacing/>
          </w:pPr>
        </w:pPrChange>
      </w:pPr>
      <w:del w:id="471" w:author="Andy Kleinhesselink" w:date="2018-10-23T14:25:00Z">
        <w:r w:rsidDel="007F344C">
          <w:delText xml:space="preserve">The definition of higher order interactions </w:delText>
        </w:r>
        <w:r w:rsidR="003C4452" w:rsidDel="007F344C">
          <w:delText>developed here</w:delText>
        </w:r>
        <w:r w:rsidR="005E254B" w:rsidDel="007F344C">
          <w:delText xml:space="preserve"> follows closely from </w:delText>
        </w:r>
        <w:r w:rsidR="002070A9" w:rsidDel="007F344C">
          <w:delText>Billick and Case (1994)</w:delText>
        </w:r>
        <w:r w:rsidR="005E254B" w:rsidDel="007F344C">
          <w:delText xml:space="preserve">, with the </w:delText>
        </w:r>
        <w:r w:rsidR="003D6332" w:rsidDel="007F344C">
          <w:delText xml:space="preserve">added qualifier that additivity can be </w:delText>
        </w:r>
        <w:r w:rsidR="00DB5576" w:rsidDel="007F344C">
          <w:delText xml:space="preserve">assessed </w:delText>
        </w:r>
        <w:r w:rsidR="003D6332" w:rsidDel="007F344C">
          <w:delText>on a transfor</w:delText>
        </w:r>
        <w:r w:rsidR="00D24B1E" w:rsidDel="007F344C">
          <w:delText>m</w:delText>
        </w:r>
        <w:r w:rsidR="003D6332" w:rsidDel="007F344C">
          <w:delText xml:space="preserve">ed scale. </w:delText>
        </w:r>
        <w:r w:rsidR="00D24B1E" w:rsidDel="007F344C">
          <w:delText>As pointed out by Billick and Case (1994), such non-additivity can also emerge in a pairwise interaction</w:delText>
        </w:r>
        <w:r w:rsidR="003C4452" w:rsidDel="007F344C">
          <w:delText>s</w:delText>
        </w:r>
        <w:r w:rsidR="00D24B1E" w:rsidDel="007F344C">
          <w:delText xml:space="preserve"> if </w:delText>
        </w:r>
        <w:r w:rsidR="003C4452" w:rsidDel="007F344C">
          <w:delText>for example</w:delText>
        </w:r>
        <w:r w:rsidR="003E6E06" w:rsidDel="007F344C">
          <w:delText>,</w:delText>
        </w:r>
        <w:r w:rsidR="003C4452" w:rsidDel="007F344C">
          <w:delText xml:space="preserve"> </w:delText>
        </w:r>
        <w:r w:rsidR="00A96836" w:rsidDel="007F344C">
          <w:delText>intraspecific interaction strengths are altered by the presen</w:delText>
        </w:r>
        <w:r w:rsidR="003E6E06" w:rsidDel="007F344C">
          <w:delText>ce of interspecific competitors</w:delText>
        </w:r>
        <w:r w:rsidR="00A96836" w:rsidDel="007F344C">
          <w:delText xml:space="preserve">.  </w:delText>
        </w:r>
        <w:r w:rsidR="003E6E06" w:rsidDel="007F344C">
          <w:delText>W</w:delText>
        </w:r>
        <w:r w:rsidR="00A96836" w:rsidDel="007F344C">
          <w:delText xml:space="preserve">hether one treats these types of </w:delText>
        </w:r>
        <w:r w:rsidR="003E6E06" w:rsidDel="007F344C">
          <w:delText xml:space="preserve">pairwise </w:delText>
        </w:r>
        <w:r w:rsidR="00A96836" w:rsidDel="007F344C">
          <w:delText xml:space="preserve">interactions </w:delText>
        </w:r>
        <w:r w:rsidR="00D81A8D" w:rsidDel="007F344C">
          <w:delText>as higher order interactions depends on the study goals</w:delText>
        </w:r>
        <w:r w:rsidR="000A6BBF" w:rsidDel="007F344C">
          <w:delText>,</w:delText>
        </w:r>
        <w:r w:rsidR="00D81A8D" w:rsidDel="007F344C">
          <w:delText xml:space="preserve"> but </w:delText>
        </w:r>
        <w:r w:rsidR="005142CC" w:rsidDel="007F344C">
          <w:delText xml:space="preserve">if </w:delText>
        </w:r>
        <w:r w:rsidR="00D93ED5" w:rsidDel="007F344C">
          <w:delText xml:space="preserve">the only </w:delText>
        </w:r>
        <w:r w:rsidR="000A6BBF" w:rsidDel="007F344C">
          <w:delText>“HOIs</w:delText>
        </w:r>
        <w:r w:rsidR="005142CC" w:rsidDel="007F344C">
          <w:delText xml:space="preserve">” </w:delText>
        </w:r>
        <w:r w:rsidR="00D93ED5" w:rsidDel="007F344C">
          <w:delText xml:space="preserve">present </w:delText>
        </w:r>
        <w:r w:rsidR="005142CC" w:rsidDel="007F344C">
          <w:delText>involve modification of intraspecific competition by int</w:delText>
        </w:r>
        <w:r w:rsidR="00D93ED5" w:rsidDel="007F344C">
          <w:delText>erspecific density, this would still allow one to predict multispecies dynamics with observations of interactions between all possible pairs of species</w:delText>
        </w:r>
        <w:r w:rsidR="005142CC" w:rsidDel="007F344C">
          <w:delText xml:space="preserve">. </w:delText>
        </w:r>
      </w:del>
    </w:p>
    <w:p w14:paraId="37D58977" w14:textId="7BFCA1AC" w:rsidR="009C4CDF" w:rsidRDefault="000A6BBF">
      <w:pPr>
        <w:spacing w:after="202"/>
        <w:ind w:firstLine="0"/>
        <w:contextualSpacing/>
        <w:pPrChange w:id="472" w:author="Andy Kleinhesselink" w:date="2018-10-30T22:02:00Z">
          <w:pPr>
            <w:spacing w:after="202"/>
            <w:contextualSpacing/>
          </w:pPr>
        </w:pPrChange>
      </w:pPr>
      <w:del w:id="473" w:author="Andy Kleinhesselink" w:date="2018-10-30T18:49:00Z">
        <w:r w:rsidDel="00014913">
          <w:delText xml:space="preserve">Resolving </w:delText>
        </w:r>
        <w:r w:rsidR="00F45049" w:rsidDel="00014913">
          <w:delText>the</w:delText>
        </w:r>
        <w:r w:rsidDel="00014913">
          <w:delText xml:space="preserve"> mathematical definition of HOIs</w:delText>
        </w:r>
        <w:r w:rsidR="00142FC0" w:rsidDel="00014913">
          <w:delText xml:space="preserve"> is a necessary first step</w:delText>
        </w:r>
        <w:r w:rsidR="00993F10" w:rsidDel="00014913">
          <w:delText xml:space="preserve"> for understanding these interactions</w:delText>
        </w:r>
        <w:r w:rsidR="00142FC0" w:rsidDel="00014913">
          <w:delText xml:space="preserve">, but does not clarify </w:delText>
        </w:r>
        <w:r w:rsidR="00993F10" w:rsidDel="00014913">
          <w:delText>the processes generating</w:delText>
        </w:r>
        <w:r w:rsidR="009C4CDF" w:rsidDel="00014913">
          <w:delText xml:space="preserve"> </w:delText>
        </w:r>
        <w:r w:rsidR="00142FC0" w:rsidDel="00014913">
          <w:delText>these interactions</w:delText>
        </w:r>
        <w:r w:rsidR="009C4CDF" w:rsidDel="00014913">
          <w:delText xml:space="preserve"> in nature.  </w:delText>
        </w:r>
        <w:r w:rsidR="007C09B3" w:rsidDel="00014913">
          <w:delText xml:space="preserve">Addressing </w:delText>
        </w:r>
        <w:r w:rsidR="00923E50" w:rsidDel="00014913">
          <w:delText>these processes</w:delText>
        </w:r>
        <w:r w:rsidR="007C09B3" w:rsidDel="00014913">
          <w:delText xml:space="preserve"> is the subject of the remainder of this paper.</w:delText>
        </w:r>
      </w:del>
    </w:p>
    <w:p w14:paraId="73FF759A" w14:textId="55F62B20" w:rsidR="004A7CD3" w:rsidRPr="00EA5C0F" w:rsidRDefault="00EA5C0F" w:rsidP="009823D3">
      <w:pPr>
        <w:spacing w:after="202"/>
        <w:ind w:firstLine="0"/>
        <w:contextualSpacing/>
        <w:rPr>
          <w:b/>
        </w:rPr>
      </w:pPr>
      <w:commentRangeStart w:id="474"/>
      <w:r w:rsidRPr="00EA5C0F">
        <w:rPr>
          <w:b/>
        </w:rPr>
        <w:t>Box</w:t>
      </w:r>
      <w:r w:rsidR="00C11090">
        <w:rPr>
          <w:b/>
        </w:rPr>
        <w:t xml:space="preserve"> 1</w:t>
      </w:r>
      <w:r w:rsidRPr="00EA5C0F">
        <w:rPr>
          <w:b/>
        </w:rPr>
        <w:t xml:space="preserve">: </w:t>
      </w:r>
      <w:r w:rsidR="00C11090">
        <w:rPr>
          <w:b/>
        </w:rPr>
        <w:t>D</w:t>
      </w:r>
      <w:r w:rsidR="009D721E">
        <w:rPr>
          <w:b/>
        </w:rPr>
        <w:t>efinin</w:t>
      </w:r>
      <w:r w:rsidR="00C11090">
        <w:rPr>
          <w:b/>
        </w:rPr>
        <w:t>g</w:t>
      </w:r>
      <w:r w:rsidR="009D721E">
        <w:rPr>
          <w:b/>
        </w:rPr>
        <w:t xml:space="preserve"> </w:t>
      </w:r>
      <w:r w:rsidRPr="00EA5C0F">
        <w:rPr>
          <w:b/>
        </w:rPr>
        <w:t>HOIs</w:t>
      </w:r>
      <w:r w:rsidR="004A7CD3">
        <w:rPr>
          <w:b/>
        </w:rPr>
        <w:t xml:space="preserve"> ------------------</w:t>
      </w:r>
      <w:commentRangeEnd w:id="474"/>
      <w:r w:rsidR="0086361A">
        <w:rPr>
          <w:rStyle w:val="CommentReference"/>
        </w:rPr>
        <w:commentReference w:id="474"/>
      </w:r>
    </w:p>
    <w:p w14:paraId="3C5CC92A" w14:textId="0EB7D583" w:rsidR="00181318" w:rsidRDefault="00EA5C0F" w:rsidP="00181318">
      <w:pPr>
        <w:spacing w:after="202"/>
        <w:contextualSpacing/>
      </w:pPr>
      <w:r>
        <w:t xml:space="preserve">A mathematical definition of </w:t>
      </w:r>
      <w:r w:rsidR="00390672">
        <w:t>HOIs start</w:t>
      </w:r>
      <w:r>
        <w:t>s</w:t>
      </w:r>
      <w:r w:rsidR="00390672">
        <w:t xml:space="preserve"> with a general </w:t>
      </w:r>
      <w:r w:rsidR="007C09B3">
        <w:t xml:space="preserve">phenomenological </w:t>
      </w:r>
      <w:r w:rsidR="00390672">
        <w:t xml:space="preserve">model </w:t>
      </w:r>
      <w:r w:rsidR="007C09B3">
        <w:t xml:space="preserve">of </w:t>
      </w:r>
      <w:r w:rsidR="00390672">
        <w:t>species</w:t>
      </w:r>
      <w:r w:rsidR="00B74CF6">
        <w:t xml:space="preserve"> </w:t>
      </w:r>
      <w:r w:rsidR="00390672">
        <w:t>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AC43F6"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341DD1A1"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1</w:t>
            </w:r>
            <w:r w:rsidR="00AC7C1E">
              <w:rPr>
                <w:noProof/>
              </w:rPr>
              <w:fldChar w:fldCharType="end"/>
            </w:r>
            <w:r>
              <w:t>)</w:t>
            </w:r>
          </w:p>
        </w:tc>
      </w:tr>
    </w:tbl>
    <w:p w14:paraId="6D216E4E" w14:textId="315ED8AC"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Beverton-Holt model </w:t>
      </w:r>
      <w:r w:rsidR="00896B38">
        <w:t>of</w:t>
      </w:r>
      <w:r w:rsidR="00B7338B">
        <w:t xml:space="preserve"> </w:t>
      </w:r>
      <w:r w:rsidR="00896B38">
        <w:t xml:space="preserve">density dependent </w:t>
      </w:r>
      <w:r w:rsidR="00B7338B">
        <w:t>competition</w:t>
      </w:r>
      <w:r w:rsidR="007C09B3">
        <w:t>, for example,</w:t>
      </w:r>
      <w:r w:rsidR="00B74CF6">
        <w:t xml:space="preserve"> is a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AC43F6"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4EC27C92"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r>
        <w:t xml:space="preserve">n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Beverton-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AC43F6"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0BF14225" w14:textId="1B0B8FCB" w:rsidR="008359A4" w:rsidRDefault="00F1355F" w:rsidP="008359A4">
      <w:pPr>
        <w:pBdr>
          <w:bottom w:val="single" w:sz="6" w:space="1" w:color="auto"/>
        </w:pBdr>
        <w:spacing w:after="202"/>
        <w:contextualSpacing/>
        <w:rPr>
          <w:ins w:id="475" w:author="Andy Kleinhesselink" w:date="2018-10-23T15:45:00Z"/>
        </w:rPr>
      </w:pPr>
      <w:r>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476"/>
      <w:commentRangeEnd w:id="476"/>
      <w:r w:rsidR="0069477D">
        <w:rPr>
          <w:rStyle w:val="CommentReference"/>
        </w:rPr>
        <w:commentReference w:id="476"/>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predict the population growth rate of species </w:t>
      </w:r>
      <w:r w:rsidR="00E9515D" w:rsidRPr="00E9515D">
        <w:rPr>
          <w:i/>
        </w:rPr>
        <w:t>i</w:t>
      </w:r>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r w:rsidR="00620A7E">
        <w:rPr>
          <w:i/>
        </w:rPr>
        <w:t>i</w:t>
      </w:r>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p>
    <w:p w14:paraId="40CA0111" w14:textId="0F1AA324" w:rsidR="004A7CD3" w:rsidRDefault="004A7CD3">
      <w:pPr>
        <w:pBdr>
          <w:bottom w:val="single" w:sz="6" w:space="1" w:color="auto"/>
        </w:pBdr>
        <w:spacing w:after="202"/>
        <w:ind w:firstLine="0"/>
        <w:contextualSpacing/>
        <w:pPrChange w:id="477" w:author="Andy Kleinhesselink" w:date="2018-10-23T15:45:00Z">
          <w:pPr>
            <w:pBdr>
              <w:bottom w:val="single" w:sz="6" w:space="1" w:color="auto"/>
            </w:pBdr>
            <w:spacing w:after="202"/>
            <w:contextualSpacing/>
          </w:pPr>
        </w:pPrChange>
      </w:pPr>
      <w:r>
        <w:t xml:space="preserve"> [ end box ] </w:t>
      </w:r>
    </w:p>
    <w:p w14:paraId="1AFFF976" w14:textId="483B03FC" w:rsidR="00B93196" w:rsidRDefault="00390672">
      <w:pPr>
        <w:pStyle w:val="Heading"/>
      </w:pPr>
      <w:bookmarkStart w:id="478" w:name="hois-arrising-from-cycles-of-pairwise-co"/>
      <w:bookmarkEnd w:id="478"/>
      <w:commentRangeStart w:id="479"/>
      <w:r>
        <w:t xml:space="preserve">HOIs </w:t>
      </w:r>
      <w:r w:rsidR="009D721E">
        <w:t xml:space="preserve">arise </w:t>
      </w:r>
      <w:r>
        <w:t xml:space="preserve">from </w:t>
      </w:r>
      <w:r w:rsidR="003B1848">
        <w:t xml:space="preserve">unmeasured population </w:t>
      </w:r>
      <w:r w:rsidR="00A22074">
        <w:t>states</w:t>
      </w:r>
      <w:commentRangeEnd w:id="479"/>
      <w:r w:rsidR="00821ADE">
        <w:rPr>
          <w:rStyle w:val="CommentReference"/>
          <w:rFonts w:eastAsiaTheme="minorEastAsia" w:cstheme="minorBidi"/>
          <w:b w:val="0"/>
        </w:rPr>
        <w:commentReference w:id="479"/>
      </w:r>
      <w:r w:rsidR="00D4167D">
        <w:t xml:space="preserve"> &lt; I cut this &gt; </w:t>
      </w:r>
    </w:p>
    <w:p w14:paraId="54DAEBDC" w14:textId="5DC2A52E" w:rsidR="00B93196" w:rsidRDefault="007254DA">
      <w:pPr>
        <w:pStyle w:val="Heading"/>
      </w:pPr>
      <w:bookmarkStart w:id="480" w:name="hois-in-a-mechanistic-resource-competiti"/>
      <w:bookmarkEnd w:id="480"/>
      <w:r>
        <w:t xml:space="preserve">HOIs </w:t>
      </w:r>
      <w:r w:rsidR="00390672">
        <w:t>in a mechanistic resource competition model</w:t>
      </w:r>
    </w:p>
    <w:p w14:paraId="0243F1E5" w14:textId="02BEBE81" w:rsidR="00030770" w:rsidDel="00491490" w:rsidRDefault="00030770" w:rsidP="001C4C8E">
      <w:pPr>
        <w:spacing w:after="202"/>
        <w:contextualSpacing/>
        <w:rPr>
          <w:del w:id="481" w:author="Andy Kleinhesselink" w:date="2018-10-23T15:46:00Z"/>
        </w:rPr>
      </w:pPr>
      <w:del w:id="482" w:author="Andy Kleinhesselink" w:date="2018-10-23T15:46:00Z">
        <w:r w:rsidDel="00491490">
          <w:delText xml:space="preserve">Theoretical discussions of HOIs have often focused on differential equations where competition operates as a function of continuously changing species densities or individual sizes </w:delText>
        </w:r>
        <w:r w:rsidDel="00491490">
          <w:fldChar w:fldCharType="begin"/>
        </w:r>
        <w:r w:rsidDel="00491490">
          <w:del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delInstrText>
        </w:r>
        <w:r w:rsidDel="00491490">
          <w:fldChar w:fldCharType="separate"/>
        </w:r>
        <w:r w:rsidDel="00491490">
          <w:rPr>
            <w:noProof/>
          </w:rPr>
          <w:delText>(Billick and Case 1994)</w:delText>
        </w:r>
        <w:r w:rsidDel="00491490">
          <w:fldChar w:fldCharType="end"/>
        </w:r>
        <w:r w:rsidDel="00491490">
          <w:delText xml:space="preserve">.  Yet, except for work in laboratory microcosms and studies of plankton, ecologists rarely quantify competition using models that are explicitly continuous in time, making these theoretical studies an awkward match to the way we study natural systems.  Population-level effects of competition </w:delText>
        </w:r>
        <w:r w:rsidR="00796F19" w:rsidDel="00491490">
          <w:delText xml:space="preserve">in empirical studies </w:delText>
        </w:r>
        <w:r w:rsidDel="00491490">
          <w:delText xml:space="preserve">are most often measured by observing per-capita population growth rates over some discrete period of time, typically one year.  Importantly, </w:delText>
        </w:r>
        <w:r w:rsidR="00796F19" w:rsidDel="00491490">
          <w:delText xml:space="preserve">because we </w:delText>
        </w:r>
        <w:r w:rsidDel="00491490">
          <w:delText>measur</w:delText>
        </w:r>
        <w:r w:rsidR="00796F19" w:rsidDel="00491490">
          <w:delText>e</w:delText>
        </w:r>
        <w:r w:rsidDel="00491490">
          <w:delText xml:space="preserve"> the effects of competition over a discrete time interval</w:delText>
        </w:r>
        <w:r w:rsidR="00796F19" w:rsidDel="00491490">
          <w:delText xml:space="preserve">, </w:delText>
        </w:r>
        <w:r w:rsidDel="00491490">
          <w:delText xml:space="preserve">HOIs </w:delText>
        </w:r>
        <w:r w:rsidR="00796F19" w:rsidDel="00491490">
          <w:delText>can</w:delText>
        </w:r>
        <w:r w:rsidDel="00491490">
          <w:delText xml:space="preserve"> emerge as a result of </w:delText>
        </w:r>
        <w:r w:rsidR="001A7FAE" w:rsidDel="00491490">
          <w:delText xml:space="preserve">the </w:delText>
        </w:r>
        <w:r w:rsidDel="00491490">
          <w:delText>unmeasured states within the population</w:delText>
        </w:r>
        <w:r w:rsidR="00D91CB4" w:rsidDel="00491490">
          <w:delText xml:space="preserve"> that change over the time interval</w:delText>
        </w:r>
        <w:r w:rsidDel="00491490">
          <w:delText xml:space="preserve"> </w:delText>
        </w:r>
        <w:r w:rsidDel="00491490">
          <w:fldChar w:fldCharType="begin"/>
        </w:r>
        <w:r w:rsidDel="00491490">
          <w:del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delInstrText>
        </w:r>
        <w:r w:rsidDel="00491490">
          <w:fldChar w:fldCharType="separate"/>
        </w:r>
        <w:r w:rsidDel="00491490">
          <w:rPr>
            <w:noProof/>
          </w:rPr>
          <w:delText>(Adler and Morris 1994, Levine et al. 2017, Grilli et al. 2017b)</w:delText>
        </w:r>
        <w:r w:rsidDel="00491490">
          <w:fldChar w:fldCharType="end"/>
        </w:r>
        <w:r w:rsidDel="00491490">
          <w:delText xml:space="preserve">. </w:delText>
        </w:r>
        <w:r w:rsidR="00801FF0" w:rsidDel="00491490">
          <w:delText>We know that t</w:delText>
        </w:r>
        <w:r w:rsidR="001A7FAE" w:rsidDel="00491490">
          <w:delText xml:space="preserve">hese states </w:delText>
        </w:r>
        <w:r w:rsidR="00801FF0" w:rsidDel="00491490">
          <w:delText xml:space="preserve">can </w:delText>
        </w:r>
        <w:r w:rsidR="001A7FAE" w:rsidDel="00491490">
          <w:delText>include chang</w:delText>
        </w:r>
        <w:r w:rsidR="00C05963" w:rsidDel="00491490">
          <w:delText>es to the</w:delText>
        </w:r>
        <w:r w:rsidR="001A7FAE" w:rsidDel="00491490">
          <w:delText xml:space="preserve"> size or morphology of individuals, or even their density</w:delText>
        </w:r>
        <w:r w:rsidR="00C05963" w:rsidDel="00491490">
          <w:delText xml:space="preserve">, in response to their competitive environment.  </w:delText>
        </w:r>
        <w:r w:rsidR="00801FF0" w:rsidDel="00491490">
          <w:delText>But we lack hypotheses about which state changes will most strongly generate HOIs.</w:delText>
        </w:r>
      </w:del>
    </w:p>
    <w:p w14:paraId="60EC86AD" w14:textId="798A98B2" w:rsidR="00E74718" w:rsidRDefault="007F6090" w:rsidP="001C4C8E">
      <w:pPr>
        <w:spacing w:after="202"/>
        <w:contextualSpacing/>
      </w:pPr>
      <w:r>
        <w:t xml:space="preserve">To </w:t>
      </w:r>
      <w:del w:id="483" w:author="Andy Kleinhesselink" w:date="2018-10-23T15:46:00Z">
        <w:r w:rsidR="00583522" w:rsidDel="00491490">
          <w:delText xml:space="preserve">explore </w:delText>
        </w:r>
      </w:del>
      <w:ins w:id="484" w:author="Andy Kleinhesselink" w:date="2018-10-23T15:47:00Z">
        <w:r w:rsidR="00491490">
          <w:t>illustrate how HOIs might be detected in data on species interactions and to explore the processes that could lead ot HOIs in a discrete time model, we</w:t>
        </w:r>
      </w:ins>
      <w:del w:id="485" w:author="Andy Kleinhesselink" w:date="2018-10-23T15:47:00Z">
        <w:r w:rsidR="00583522" w:rsidDel="00491490">
          <w:delText>these processes</w:delText>
        </w:r>
        <w:r w:rsidDel="00491490">
          <w:delText>, we</w:delText>
        </w:r>
      </w:del>
      <w:r>
        <w:t xml:space="preserve"> simulate </w:t>
      </w:r>
      <w:r>
        <w:lastRenderedPageBreak/>
        <w:t>competition among annual plants for a single shared resource over continuous time using a mechanistic resource competition model.  We then describe competition in the system using a simple phenomenological competition model. By comparing the cases in which higher order interactions emerge or fail to emerge</w:t>
      </w:r>
      <w:r w:rsidR="0044174E">
        <w:t xml:space="preserve"> in this phenomenological description of the system</w:t>
      </w:r>
      <w:r>
        <w:t xml:space="preserve">, we can address the </w:t>
      </w:r>
      <w:r w:rsidR="000612C8">
        <w:t>processes causing</w:t>
      </w:r>
      <w:r>
        <w:t xml:space="preserve"> these interactions develop.</w:t>
      </w:r>
      <w:bookmarkStart w:id="486" w:name="resource-mechanistic-model"/>
      <w:bookmarkEnd w:id="486"/>
    </w:p>
    <w:p w14:paraId="4A3CD663" w14:textId="60DCA47F" w:rsidR="00B93196" w:rsidRDefault="00390672" w:rsidP="00871ECE">
      <w:pPr>
        <w:spacing w:after="202"/>
        <w:contextualSpacing/>
      </w:pPr>
      <w:r>
        <w:t xml:space="preserve">Our mechanistic model is inspired by </w:t>
      </w:r>
      <w:commentRangeStart w:id="487"/>
      <w:r>
        <w:t xml:space="preserve">California </w:t>
      </w:r>
      <w:commentRangeEnd w:id="487"/>
      <w:r w:rsidR="00BC6731">
        <w:rPr>
          <w:rStyle w:val="CommentReference"/>
        </w:rPr>
        <w:commentReference w:id="487"/>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most easily conceptualized 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AC43F6"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0C3DF1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3</w:t>
            </w:r>
            <w:r w:rsidR="00AC7C1E">
              <w:rPr>
                <w:noProof/>
              </w:rPr>
              <w:fldChar w:fldCharType="end"/>
            </w:r>
            <w:r>
              <w:t>)</w:t>
            </w:r>
          </w:p>
        </w:tc>
      </w:tr>
    </w:tbl>
    <w:p w14:paraId="3DB42D78" w14:textId="284BECA9"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w:t>
      </w:r>
      <w:r>
        <w:lastRenderedPageBreak/>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ins w:id="488" w:author="Andy Kleinhesselink" w:date="2018-10-23T17:58:00Z">
        <w:r w:rsidR="00613786">
          <w:t xml:space="preserve">Figure </w:t>
        </w:r>
        <w:r w:rsidR="00613786">
          <w:rPr>
            <w:noProof/>
          </w:rPr>
          <w:t>3</w:t>
        </w:r>
      </w:ins>
      <w:del w:id="489" w:author="Andy Kleinhesselink" w:date="2018-10-23T17:58:00Z">
        <w:r w:rsidR="004C4E00" w:rsidDel="00613786">
          <w:delText xml:space="preserve">Figure </w:delText>
        </w:r>
        <w:r w:rsidR="004C4E00" w:rsidDel="00613786">
          <w:rPr>
            <w:noProof/>
          </w:rPr>
          <w:delText>2</w:delText>
        </w:r>
      </w:del>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AC43F6"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6591CA7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4</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560A423D"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ins w:id="490" w:author="Andy Kleinhesselink" w:date="2018-10-23T17:58:00Z">
        <w:r w:rsidR="00613786">
          <w:t xml:space="preserve">Figure </w:t>
        </w:r>
        <w:r w:rsidR="00613786">
          <w:rPr>
            <w:noProof/>
          </w:rPr>
          <w:t>3</w:t>
        </w:r>
      </w:ins>
      <w:del w:id="491" w:author="Andy Kleinhesselink" w:date="2018-10-23T17:58:00Z">
        <w:r w:rsidR="004C4E00" w:rsidDel="00613786">
          <w:delText xml:space="preserve">Figure </w:delText>
        </w:r>
        <w:r w:rsidR="004C4E00" w:rsidDel="00613786">
          <w:rPr>
            <w:noProof/>
          </w:rPr>
          <w:delText>2</w:delText>
        </w:r>
      </w:del>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ins w:id="492" w:author="Andy Kleinhesselink" w:date="2018-10-23T17:58:00Z">
        <w:r w:rsidR="00613786">
          <w:t xml:space="preserve">Figure </w:t>
        </w:r>
        <w:r w:rsidR="00613786">
          <w:rPr>
            <w:noProof/>
          </w:rPr>
          <w:t>3</w:t>
        </w:r>
      </w:ins>
      <w:del w:id="493" w:author="Andy Kleinhesselink" w:date="2018-10-23T17:58:00Z">
        <w:r w:rsidR="004C4E00" w:rsidDel="00613786">
          <w:delText xml:space="preserve">Figure </w:delText>
        </w:r>
        <w:r w:rsidR="004C4E00" w:rsidDel="00613786">
          <w:rPr>
            <w:noProof/>
          </w:rPr>
          <w:delText>2</w:delText>
        </w:r>
      </w:del>
      <w:r w:rsidR="00B838FF">
        <w:fldChar w:fldCharType="end"/>
      </w:r>
      <w:r w:rsidR="00B838FF">
        <w:t>b)</w:t>
      </w:r>
      <w:r>
        <w:t xml:space="preserve">. In contrast, </w:t>
      </w:r>
      <w:r>
        <w:lastRenderedPageBreak/>
        <w:t>species that grow slower early in the growing season are able to persist later into the season when resource availability is low</w:t>
      </w:r>
      <w:r w:rsidR="00E8164E">
        <w:t xml:space="preserve">.  </w:t>
      </w:r>
    </w:p>
    <w:p w14:paraId="4109C1FA" w14:textId="02AD173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AC43F6"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14A8681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5</w:t>
            </w:r>
            <w:r w:rsidR="00AC7C1E">
              <w:rPr>
                <w:noProof/>
              </w:rPr>
              <w:fldChar w:fldCharType="end"/>
            </w:r>
            <w:r>
              <w:t>)</w:t>
            </w:r>
          </w:p>
        </w:tc>
      </w:tr>
    </w:tbl>
    <w:p w14:paraId="2CFB29CA" w14:textId="16FFA07C"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ins w:id="494" w:author="Andy Kleinhesselink" w:date="2018-10-23T17:58:00Z">
        <w:r w:rsidR="00613786">
          <w:t xml:space="preserve">Figure </w:t>
        </w:r>
        <w:r w:rsidR="00613786">
          <w:rPr>
            <w:noProof/>
          </w:rPr>
          <w:t>3</w:t>
        </w:r>
      </w:ins>
      <w:del w:id="495" w:author="Andy Kleinhesselink" w:date="2018-10-23T17:58:00Z">
        <w:r w:rsidR="004C4E00" w:rsidDel="00613786">
          <w:delText xml:space="preserve">Figure </w:delText>
        </w:r>
        <w:r w:rsidR="004C4E00" w:rsidDel="00613786">
          <w:rPr>
            <w:noProof/>
          </w:rPr>
          <w:delText>2</w:delText>
        </w:r>
      </w:del>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AC43F6"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5D4026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6</w:t>
            </w:r>
            <w:r w:rsidR="00AC7C1E">
              <w:rPr>
                <w:noProof/>
              </w:rPr>
              <w:fldChar w:fldCharType="end"/>
            </w:r>
            <w:r>
              <w:t>)</w:t>
            </w:r>
          </w:p>
        </w:tc>
      </w:tr>
    </w:tbl>
    <w:p w14:paraId="2DCBA3F4" w14:textId="50B4E5E2" w:rsidR="00B93196" w:rsidRDefault="00390672" w:rsidP="006E4B1F">
      <w:pPr>
        <w:spacing w:after="202"/>
        <w:ind w:firstLine="0"/>
        <w:contextualSpacing/>
      </w:pPr>
      <w:r>
        <w:lastRenderedPageBreak/>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p>
    <w:p w14:paraId="3F5DF659" w14:textId="4CE76667" w:rsidR="00515D8D" w:rsidRDefault="00390672" w:rsidP="00BC6731">
      <w:pPr>
        <w:spacing w:after="202"/>
        <w:contextualSpacing/>
      </w:pP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496" w:name="response-surface-experiment"/>
      <w:bookmarkEnd w:id="496"/>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497" w:name="phenomenological-annual-plant-model"/>
      <w:bookmarkEnd w:id="497"/>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AC43F6"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E507B2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7</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498"/>
        <w:commentRangeEnd w:id="498"/>
        <m:r>
          <m:rPr>
            <m:sty m:val="p"/>
          </m:rPr>
          <w:rPr>
            <w:rStyle w:val="CommentReference"/>
          </w:rPr>
          <w:commentReference w:id="498"/>
        </m:r>
        <w:commentRangeStart w:id="499"/>
        <w:commentRangeEnd w:id="499"/>
        <m:r>
          <m:rPr>
            <m:sty m:val="p"/>
          </m:rPr>
          <w:rPr>
            <w:rStyle w:val="CommentReference"/>
          </w:rPr>
          <w:commentReference w:id="499"/>
        </m:r>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AC43F6"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7C6FFD3F"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8</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calculate</w:t>
      </w:r>
      <w:r w:rsidR="00BA6556">
        <w:t>d</w:t>
      </w:r>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38AB19C1" w:rsidR="00F77140" w:rsidRDefault="00F77140" w:rsidP="002F762A">
      <w:pPr>
        <w:spacing w:after="202"/>
        <w:contextualSpacing/>
      </w:pPr>
      <w:r>
        <w:t>In order to detect HOI</w:t>
      </w:r>
      <w:r w:rsidR="00F90404">
        <w:t>s</w:t>
      </w:r>
      <w:r>
        <w:t xml:space="preserve"> </w:t>
      </w:r>
      <w:r w:rsidR="00377F99">
        <w:t xml:space="preserve">emerging from these simple dynamics </w:t>
      </w:r>
      <w:r>
        <w:t xml:space="preserve">and measure their strength we first fit the phenomenological models to cases where </w:t>
      </w:r>
      <w:r w:rsidR="00F90404">
        <w:t xml:space="preserve">each focal </w:t>
      </w:r>
      <w:r>
        <w:t xml:space="preserve">species faced increasing densities of one </w:t>
      </w:r>
      <w:r w:rsidR="00DC6F10">
        <w:t xml:space="preserve">other </w:t>
      </w:r>
      <w:r>
        <w:t xml:space="preserve">competitor </w:t>
      </w:r>
      <w:r w:rsidR="006108D0">
        <w:t xml:space="preserve">species </w:t>
      </w:r>
      <w:r>
        <w:t>at a time</w:t>
      </w:r>
      <w:r w:rsidR="00DC6F10">
        <w:t>- the pairwise case</w:t>
      </w:r>
      <w:r>
        <w:t xml:space="preserve">.  Once we had shown that phenomenological models fit these </w:t>
      </w:r>
      <w:r w:rsidR="00DC6F10">
        <w:t>pairwise dynamics</w:t>
      </w:r>
      <w:r w:rsidR="00BE0FC8">
        <w:t xml:space="preserve"> </w:t>
      </w:r>
      <w:r>
        <w:t>adequately we used the</w:t>
      </w:r>
      <w:r w:rsidR="00DB194D">
        <w:t xml:space="preserve"> best fitting</w:t>
      </w:r>
      <w:r>
        <w:t xml:space="preserve"> model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This </w:t>
      </w:r>
      <w:r w:rsidR="00AE1B29">
        <w:t xml:space="preserve">approach provides </w:t>
      </w:r>
      <w:r>
        <w:t xml:space="preserve">a direct and concise test of the assumption of additive species effects in this simulation.  If species effects are additive, then </w:t>
      </w:r>
      <w:r w:rsidR="00DB194D">
        <w:t xml:space="preserve">our model fit to </w:t>
      </w:r>
      <w:r w:rsidR="002F170D">
        <w:t xml:space="preserve">density gradients of a single competitor </w:t>
      </w:r>
      <w:r w:rsidR="002F170D">
        <w:lastRenderedPageBreak/>
        <w:t>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r w:rsidR="007B3A2B">
        <w:t xml:space="preserve">Importantly, this approach does not require that we specify the </w:t>
      </w:r>
      <w:r w:rsidR="00CB5754">
        <w:t>functional form</w:t>
      </w:r>
      <w:r w:rsidR="007B3A2B">
        <w:t xml:space="preserve"> of the higher order term- i.e. whether a function </w:t>
      </w:r>
      <w:r w:rsidR="009A0425">
        <w:t xml:space="preserve">that includes an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or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term best describes the data.</w:t>
      </w:r>
    </w:p>
    <w:p w14:paraId="217440DB" w14:textId="0706840D" w:rsidR="00B93196" w:rsidRDefault="00E97CEA" w:rsidP="00057A7A">
      <w:pPr>
        <w:pStyle w:val="Heading"/>
      </w:pPr>
      <w:bookmarkStart w:id="500" w:name="model-fits"/>
      <w:bookmarkEnd w:id="500"/>
      <w:r>
        <w:t>Evidence for HOIs</w:t>
      </w:r>
    </w:p>
    <w:p w14:paraId="4A4722B6" w14:textId="02948857" w:rsidR="00DA3D20" w:rsidRDefault="00E97CEA">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r w:rsidR="00CB5754">
        <w:t>recipient of competition</w:t>
      </w:r>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ins w:id="501" w:author="Andy Kleinhesselink" w:date="2018-10-23T17:58:00Z">
        <w:r w:rsidR="00613786">
          <w:t xml:space="preserve">Figure </w:t>
        </w:r>
        <w:r w:rsidR="00613786">
          <w:rPr>
            <w:noProof/>
          </w:rPr>
          <w:t>4</w:t>
        </w:r>
      </w:ins>
      <w:del w:id="502" w:author="Andy Kleinhesselink" w:date="2018-10-23T17:58:00Z">
        <w:r w:rsidR="004C4E00" w:rsidDel="00613786">
          <w:delText xml:space="preserve">Figure </w:delText>
        </w:r>
        <w:r w:rsidR="004C4E00" w:rsidDel="00613786">
          <w:rPr>
            <w:noProof/>
          </w:rPr>
          <w:delText>3</w:delText>
        </w:r>
      </w:del>
      <w:r w:rsidR="002F170D">
        <w:fldChar w:fldCharType="end"/>
      </w:r>
      <w:r>
        <w:t xml:space="preserve">).  </w:t>
      </w:r>
      <w:r w:rsidR="00D27415">
        <w:t>W</w:t>
      </w:r>
      <w:r w:rsidR="00183126">
        <w:t>hen w</w:t>
      </w:r>
      <w:r w:rsidR="00D27415">
        <w:t xml:space="preserve">e tested </w:t>
      </w:r>
      <w:r w:rsidR="00AF4FB3">
        <w:t>how well</w:t>
      </w:r>
      <w:r w:rsidR="00D27415">
        <w:t xml:space="preserve"> the </w:t>
      </w:r>
      <w:r w:rsidR="00AF4FB3">
        <w:t xml:space="preserve">pairwise </w:t>
      </w:r>
      <w:r w:rsidR="00D27415">
        <w:t xml:space="preserve">competition </w:t>
      </w:r>
      <w:r w:rsidR="00021DB6">
        <w:t>model</w:t>
      </w:r>
      <w:r w:rsidR="00AF4FB3">
        <w:t xml:space="preserve"> fit</w:t>
      </w:r>
      <w:r w:rsidR="00021DB6">
        <w:t xml:space="preserve">s </w:t>
      </w:r>
      <w:r w:rsidR="00D27415">
        <w:t xml:space="preserve">predict </w:t>
      </w:r>
      <w:r w:rsidR="00AF4FB3">
        <w:t>species</w:t>
      </w:r>
      <w:r w:rsidR="009B7DE8">
        <w:t>’</w:t>
      </w:r>
      <w:r w:rsidR="00AF4FB3">
        <w:t xml:space="preserve"> </w:t>
      </w:r>
      <w:r w:rsidR="00D27415">
        <w:t xml:space="preserve">response to </w:t>
      </w:r>
      <w:r w:rsidR="00AF4FB3">
        <w:t xml:space="preserve">simultaneous competition from </w:t>
      </w:r>
      <w:r w:rsidR="00D27415">
        <w:t xml:space="preserve">two </w:t>
      </w:r>
      <w:r w:rsidR="00AF4FB3">
        <w:t xml:space="preserve">other </w:t>
      </w:r>
      <w:r w:rsidR="00D27415">
        <w:t>species</w:t>
      </w:r>
      <w:r w:rsidR="00AF4FB3">
        <w:t xml:space="preserve">, we found the emergence of HOIs depended </w:t>
      </w:r>
      <w:r w:rsidR="009B7DE8">
        <w:t>on the focal</w:t>
      </w:r>
      <w:r w:rsidR="00AF4FB3">
        <w:t xml:space="preserve"> species</w:t>
      </w:r>
      <w:r w:rsidR="009B7DE8">
        <w:t>’</w:t>
      </w:r>
      <w:r w:rsidR="00AF4FB3">
        <w:t xml:space="preserve"> phenology </w:t>
      </w:r>
      <w:r w:rsidR="002F170D">
        <w:t>(</w:t>
      </w:r>
      <w:r w:rsidR="002F170D">
        <w:fldChar w:fldCharType="begin"/>
      </w:r>
      <w:r w:rsidR="002F170D">
        <w:instrText xml:space="preserve"> REF _Ref524701722 \h </w:instrText>
      </w:r>
      <w:r w:rsidR="002F170D">
        <w:fldChar w:fldCharType="separate"/>
      </w:r>
      <w:ins w:id="503" w:author="Andy Kleinhesselink" w:date="2018-10-23T17:58:00Z">
        <w:r w:rsidR="00613786">
          <w:t xml:space="preserve">Figure </w:t>
        </w:r>
        <w:r w:rsidR="00613786">
          <w:rPr>
            <w:noProof/>
          </w:rPr>
          <w:t>5</w:t>
        </w:r>
      </w:ins>
      <w:del w:id="504" w:author="Andy Kleinhesselink" w:date="2018-10-23T17:58:00Z">
        <w:r w:rsidR="004C4E00" w:rsidDel="00613786">
          <w:delText xml:space="preserve">Figure </w:delText>
        </w:r>
        <w:r w:rsidR="004C4E00" w:rsidDel="00613786">
          <w:rPr>
            <w:noProof/>
          </w:rPr>
          <w:delText>4</w:delText>
        </w:r>
      </w:del>
      <w:r w:rsidR="002F170D">
        <w:fldChar w:fldCharType="end"/>
      </w:r>
      <w:r w:rsidR="002F170D">
        <w:t>)</w:t>
      </w:r>
      <w:r w:rsidR="00D27415">
        <w:t>.</w:t>
      </w:r>
      <w:r w:rsidR="00B251E4">
        <w:t xml:space="preserve"> For</w:t>
      </w:r>
      <w:r w:rsidR="002F170D">
        <w:t xml:space="preserve"> the early species</w:t>
      </w:r>
      <w:r w:rsidR="00B72E69">
        <w:t>,</w:t>
      </w:r>
      <w:r w:rsidR="00B251E4">
        <w:t xml:space="preserve"> the </w:t>
      </w:r>
      <w:r w:rsidR="009B7DE8">
        <w:t xml:space="preserve">observed </w:t>
      </w:r>
      <w:r w:rsidR="00B251E4">
        <w:t xml:space="preserve">effect </w:t>
      </w:r>
      <w:r w:rsidR="009B7DE8">
        <w:t xml:space="preserve">of the two other competitors </w:t>
      </w:r>
      <w:r w:rsidR="00B72E69">
        <w:t xml:space="preserve">on its growth </w:t>
      </w:r>
      <w:r w:rsidR="00B251E4">
        <w:t>was</w:t>
      </w:r>
      <w:r w:rsidR="00B72E69">
        <w:t xml:space="preserve"> close to </w:t>
      </w:r>
      <w:r w:rsidR="00A33C70">
        <w:t xml:space="preserve">that </w:t>
      </w:r>
      <w:r w:rsidR="009B7DE8">
        <w:t xml:space="preserve">predicted by each of their pairwise effects </w:t>
      </w:r>
      <w:r w:rsidR="00B251E4">
        <w:t>(</w:t>
      </w:r>
      <w:r w:rsidR="002F170D">
        <w:fldChar w:fldCharType="begin"/>
      </w:r>
      <w:r w:rsidR="002F170D">
        <w:instrText xml:space="preserve"> REF _Ref524702022 \h </w:instrText>
      </w:r>
      <w:r w:rsidR="002F170D">
        <w:fldChar w:fldCharType="separate"/>
      </w:r>
      <w:ins w:id="505" w:author="Andy Kleinhesselink" w:date="2018-10-23T17:58:00Z">
        <w:r w:rsidR="00613786">
          <w:t xml:space="preserve">Figure </w:t>
        </w:r>
        <w:r w:rsidR="00613786">
          <w:rPr>
            <w:noProof/>
          </w:rPr>
          <w:t>6</w:t>
        </w:r>
      </w:ins>
      <w:del w:id="506" w:author="Andy Kleinhesselink" w:date="2018-10-23T17:58:00Z">
        <w:r w:rsidR="004C4E00" w:rsidDel="00613786">
          <w:delText xml:space="preserve">Figure </w:delText>
        </w:r>
        <w:r w:rsidR="004C4E00" w:rsidDel="00613786">
          <w:rPr>
            <w:noProof/>
          </w:rPr>
          <w:delText>5</w:delText>
        </w:r>
      </w:del>
      <w:r w:rsidR="002F170D">
        <w:fldChar w:fldCharType="end"/>
      </w:r>
      <w:r w:rsidR="00605492">
        <w:t xml:space="preserve">).  For </w:t>
      </w:r>
      <w:r w:rsidR="002F170D">
        <w:t>the mid and late season species</w:t>
      </w:r>
      <w:r w:rsidR="00605492">
        <w:t>,</w:t>
      </w:r>
      <w:r w:rsidR="002F170D">
        <w:t xml:space="preserve"> the predicted fecundity </w:t>
      </w:r>
      <w:r w:rsidR="00B72E69">
        <w:t xml:space="preserve">based on pairwise interactions </w:t>
      </w:r>
      <w:r w:rsidR="002F170D">
        <w:t xml:space="preserve">did not match the observed fecundity when </w:t>
      </w:r>
      <w:r w:rsidR="00B72E69">
        <w:t xml:space="preserve">the focal species faced the </w:t>
      </w:r>
      <w:r w:rsidR="002F170D">
        <w:t xml:space="preserve">two </w:t>
      </w:r>
      <w:r w:rsidR="00B72E69">
        <w:t xml:space="preserve">other </w:t>
      </w:r>
      <w:r w:rsidR="002F170D">
        <w:t xml:space="preserve">competitors at once </w:t>
      </w:r>
      <w:r w:rsidR="00B251E4">
        <w:t>(</w:t>
      </w:r>
      <w:r w:rsidR="002F170D">
        <w:fldChar w:fldCharType="begin"/>
      </w:r>
      <w:r w:rsidR="002F170D">
        <w:instrText xml:space="preserve"> REF _Ref524702022 \h </w:instrText>
      </w:r>
      <w:r w:rsidR="002F170D">
        <w:fldChar w:fldCharType="separate"/>
      </w:r>
      <w:ins w:id="507" w:author="Andy Kleinhesselink" w:date="2018-10-23T17:58:00Z">
        <w:r w:rsidR="00613786">
          <w:t xml:space="preserve">Figure </w:t>
        </w:r>
        <w:r w:rsidR="00613786">
          <w:rPr>
            <w:noProof/>
          </w:rPr>
          <w:t>6</w:t>
        </w:r>
      </w:ins>
      <w:del w:id="508" w:author="Andy Kleinhesselink" w:date="2018-10-23T17:58:00Z">
        <w:r w:rsidR="004C4E00" w:rsidDel="00613786">
          <w:delText xml:space="preserve">Figure </w:delText>
        </w:r>
        <w:r w:rsidR="004C4E00" w:rsidDel="00613786">
          <w:rPr>
            <w:noProof/>
          </w:rPr>
          <w:delText>5</w:delText>
        </w:r>
      </w:del>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ins w:id="509" w:author="Andy Kleinhesselink" w:date="2018-10-23T17:58:00Z">
        <w:r w:rsidR="00613786">
          <w:t xml:space="preserve">Figure </w:t>
        </w:r>
        <w:r w:rsidR="00613786">
          <w:rPr>
            <w:noProof/>
          </w:rPr>
          <w:t>6</w:t>
        </w:r>
      </w:ins>
      <w:del w:id="510"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ins w:id="511" w:author="Andy Kleinhesselink" w:date="2018-10-23T17:58:00Z">
        <w:r w:rsidR="00613786">
          <w:t xml:space="preserve">Figure </w:t>
        </w:r>
        <w:r w:rsidR="00613786">
          <w:rPr>
            <w:noProof/>
          </w:rPr>
          <w:t>6</w:t>
        </w:r>
      </w:ins>
      <w:del w:id="512"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c). </w:t>
      </w:r>
      <w:r w:rsidR="006564A4">
        <w:t xml:space="preserve"> </w:t>
      </w:r>
      <w:r w:rsidR="0044559B">
        <w:t>The difference between the predicted and observed effects of competition on the mid and late season species indicate the presence of HOIs</w:t>
      </w:r>
      <w:r w:rsidR="00B42190">
        <w:t xml:space="preserve">: </w:t>
      </w:r>
      <w:r w:rsidR="0044559B">
        <w:t xml:space="preserve">in other </w:t>
      </w:r>
      <w:r w:rsidR="00175B82">
        <w:lastRenderedPageBreak/>
        <w:t>words,</w:t>
      </w:r>
      <w:r w:rsidR="0044559B">
        <w:t xml:space="preserve"> </w:t>
      </w:r>
      <w:r w:rsidR="00B42190">
        <w:t xml:space="preserve">competitors’ effects change depending on the presence of other competing species.  </w:t>
      </w:r>
    </w:p>
    <w:p w14:paraId="6E664418" w14:textId="132FB32A" w:rsidR="00B353DB" w:rsidRDefault="00DA3D20">
      <w:pPr>
        <w:spacing w:after="202"/>
        <w:contextualSpacing/>
      </w:pPr>
      <w:r>
        <w:t xml:space="preserve">In sum, our example shows that even in a relatively simple resource competition model, the effects of multi-species competition may not match the additive effects of </w:t>
      </w:r>
      <w:commentRangeStart w:id="513"/>
      <w:r>
        <w:t xml:space="preserve">pairwise </w:t>
      </w:r>
      <w:commentRangeEnd w:id="513"/>
      <w:r>
        <w:rPr>
          <w:rStyle w:val="CommentReference"/>
        </w:rPr>
        <w:commentReference w:id="513"/>
      </w:r>
      <w:r>
        <w:t xml:space="preserve">species competition.  </w:t>
      </w:r>
      <w:r w:rsidR="00AA06FA">
        <w:t>O</w:t>
      </w:r>
      <w:r w:rsidR="00B42190">
        <w:t xml:space="preserve">ur method of comparing the effects of competition assuming additivity to the observed effects of </w:t>
      </w:r>
      <w:r w:rsidR="00AA06FA">
        <w:t xml:space="preserve">multispecies </w:t>
      </w:r>
      <w:r w:rsidR="00B42190">
        <w:t xml:space="preserve">competition is a useful way to determine the presence of HOIs without assuming a specific functional form for the HOIs.  This makes it a diagnostic tool, not a way to predict multispecies community dynamics.  </w:t>
      </w:r>
    </w:p>
    <w:p w14:paraId="00BEA10F" w14:textId="77777777" w:rsidR="00CC55F7" w:rsidRDefault="00CC55F7" w:rsidP="00CC55F7">
      <w:pPr>
        <w:spacing w:after="202"/>
        <w:ind w:firstLine="0"/>
        <w:contextualSpacing/>
        <w:rPr>
          <w:b/>
        </w:rPr>
      </w:pPr>
      <w:r w:rsidRPr="00EA5C0F">
        <w:rPr>
          <w:b/>
        </w:rPr>
        <w:t>Box</w:t>
      </w:r>
      <w:r>
        <w:rPr>
          <w:b/>
        </w:rPr>
        <w:t xml:space="preserve"> 2</w:t>
      </w:r>
      <w:r w:rsidRPr="00EA5C0F">
        <w:rPr>
          <w:b/>
        </w:rPr>
        <w:t xml:space="preserve">: </w:t>
      </w:r>
      <w:r>
        <w:rPr>
          <w:b/>
        </w:rPr>
        <w:t xml:space="preserve">The problem of </w:t>
      </w:r>
      <w:commentRangeStart w:id="514"/>
      <w:r>
        <w:rPr>
          <w:b/>
        </w:rPr>
        <w:t xml:space="preserve">non-constant </w:t>
      </w:r>
      <w:commentRangeEnd w:id="514"/>
      <w:r w:rsidR="00947035">
        <w:rPr>
          <w:rStyle w:val="CommentReference"/>
        </w:rPr>
        <w:commentReference w:id="514"/>
      </w:r>
      <w:r>
        <w:rPr>
          <w:b/>
        </w:rPr>
        <w:t>competition coefficients -----------------</w:t>
      </w:r>
    </w:p>
    <w:p w14:paraId="2C356703" w14:textId="5EC8274D" w:rsidR="00CC55F7" w:rsidRDefault="00CC55F7" w:rsidP="00CC55F7">
      <w:pPr>
        <w:pBdr>
          <w:bottom w:val="single" w:sz="6" w:space="1" w:color="auto"/>
        </w:pBdr>
        <w:spacing w:after="202"/>
        <w:ind w:firstLine="0"/>
        <w:contextualSpacing/>
      </w:pPr>
      <w:r>
        <w:tab/>
        <w:t>We found that interspecific competition did not have constant per capita effects on the mid and late season species (</w:t>
      </w:r>
      <w:r w:rsidR="001C76DC">
        <w:fldChar w:fldCharType="begin"/>
      </w:r>
      <w:r w:rsidR="001C76DC">
        <w:instrText xml:space="preserve"> REF _Ref514237754 \h </w:instrText>
      </w:r>
      <w:r w:rsidR="001C76DC">
        <w:fldChar w:fldCharType="separate"/>
      </w:r>
      <w:ins w:id="515" w:author="Andy Kleinhesselink" w:date="2018-10-23T17:58:00Z">
        <w:r w:rsidR="00613786">
          <w:t xml:space="preserve">Figure </w:t>
        </w:r>
        <w:r w:rsidR="00613786">
          <w:rPr>
            <w:noProof/>
          </w:rPr>
          <w:t>4</w:t>
        </w:r>
      </w:ins>
      <w:del w:id="516" w:author="Andy Kleinhesselink" w:date="2018-10-23T17:58:00Z">
        <w:r w:rsidR="004C4E00" w:rsidDel="00613786">
          <w:delText xml:space="preserve">Figure </w:delText>
        </w:r>
        <w:r w:rsidR="004C4E00" w:rsidDel="00613786">
          <w:rPr>
            <w:noProof/>
          </w:rPr>
          <w:delText>3</w:delText>
        </w:r>
      </w:del>
      <w:r w:rsidR="001C76DC">
        <w:fldChar w:fldCharType="end"/>
      </w:r>
      <w:r>
        <w:t>).  In order to fit the</w:t>
      </w:r>
      <w:r w:rsidR="001C76DC">
        <w:t>se</w:t>
      </w:r>
      <w:r>
        <w:t xml:space="preserve"> effects</w:t>
      </w:r>
      <w:r w:rsidR="001C76DC">
        <w:t>,</w:t>
      </w:r>
      <w:r>
        <w:t xml:space="preserve"> we modif</w:t>
      </w:r>
      <w:r w:rsidR="001C76DC">
        <w:t>ied</w:t>
      </w:r>
      <w:r>
        <w:t xml:space="preserve"> each of the interspecific competition terms with an 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t>, in equation 8. This creates a conceptual</w:t>
      </w:r>
      <w:r w:rsidR="001C76DC">
        <w:t xml:space="preserve"> problem</w:t>
      </w:r>
      <w:r>
        <w:t xml:space="preserve"> in applying our definition of HOIs in this system (Box 1). </w:t>
      </w:r>
    </w:p>
    <w:p w14:paraId="5604CC1F" w14:textId="245F1B9D" w:rsidR="00432C3E" w:rsidRDefault="00CC55F7" w:rsidP="008A121F">
      <w:pPr>
        <w:pBdr>
          <w:bottom w:val="single" w:sz="6" w:space="1" w:color="auto"/>
        </w:pBdr>
        <w:spacing w:after="202"/>
        <w:ind w:firstLine="0"/>
        <w:contextualSpacing/>
      </w:pPr>
      <w:r>
        <w:tab/>
        <w:t xml:space="preserve">To see why, consider two species, species A and B, with identical resource consumption curves and therefore identical effects on a third competitor, species C.  If we use equation 8 to model how the per capita fecundity of species C declines in response to density of A and B separately we would find that the parameters for the two competitors were identical: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C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CB</m:t>
            </m:r>
          </m:sub>
        </m:sSub>
      </m:oMath>
      <w:r>
        <w:t xml:space="preserve">, and </w:t>
      </w:r>
      <m:oMath>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AC</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AB</m:t>
            </m:r>
          </m:sub>
        </m:sSub>
      </m:oMath>
      <w:r>
        <w:t xml:space="preserve">. Our definition of HOIs suggests that if there are no HOIs, the true response of C to the combined effect of A and B </w:t>
      </w:r>
      <w:r w:rsidR="001C76DC">
        <w:t>together</w:t>
      </w:r>
      <w:r>
        <w:t xml:space="preserve"> </w:t>
      </w:r>
      <w:r w:rsidR="001C76DC">
        <w:t xml:space="preserve">will </w:t>
      </w:r>
      <w:r>
        <w:t>be proportional to the inverse of the sum of their separate competitive effects:</w:t>
      </w:r>
      <m:oMath>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oMath>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give the densities of A and B respectively.  </w:t>
      </w:r>
      <w:r>
        <w:lastRenderedPageBreak/>
        <w:t xml:space="preserve">However, since we have assumed that individuals of A and B are identical we know that their true effect on C must </w:t>
      </w:r>
      <w:r w:rsidR="001C76DC">
        <w:t xml:space="preserve">in fact </w:t>
      </w:r>
      <w:r>
        <w:t xml:space="preserve">be equal to the expression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r>
          <w:rPr>
            <w:rFonts w:ascii="Cambria Math" w:hAnsi="Cambria Math"/>
          </w:rPr>
          <m:t>.</m:t>
        </m:r>
      </m:oMath>
      <w:r>
        <w:t xml:space="preserve">  These two expressions are not equal,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oMath>
      <w:r>
        <w:t>, for non-zero densities</w:t>
      </w:r>
      <w:r w:rsidR="001C76DC">
        <w:t xml:space="preserve"> of competitors and </w:t>
      </w:r>
      <w:r>
        <w:t xml:space="preserve">where </w:t>
      </w:r>
      <m:oMath>
        <m:r>
          <w:rPr>
            <w:rFonts w:ascii="Cambria Math" w:hAnsi="Cambria Math"/>
          </w:rPr>
          <m:t>α≠0</m:t>
        </m:r>
      </m:oMath>
      <w:r>
        <w:t xml:space="preserve"> and </w:t>
      </w:r>
      <m:oMath>
        <m:r>
          <w:rPr>
            <w:rFonts w:ascii="Cambria Math" w:hAnsi="Cambria Math"/>
          </w:rPr>
          <m:t>τ≠1</m:t>
        </m:r>
      </m:oMath>
      <w:r>
        <w:t xml:space="preserve">.  This means that our definition of HOIs, non-additivity of competitive effects, </w:t>
      </w:r>
      <w:r w:rsidR="001C76DC">
        <w:t>is</w:t>
      </w:r>
      <w:r>
        <w:t xml:space="preserve"> technically only </w:t>
      </w:r>
      <w:r w:rsidR="001C76DC">
        <w:t>correct</w:t>
      </w:r>
      <w:r>
        <w:t xml:space="preserve"> whe</w:t>
      </w:r>
      <w:r w:rsidR="001C76DC">
        <w:t>n</w:t>
      </w:r>
      <w:r>
        <w:t xml:space="preserve"> per capita interspecific effects are constant.  It also hints that any system that is characterized by non-constant per capita competition, should produce HOIs</w:t>
      </w:r>
      <w:r w:rsidR="001C76DC">
        <w:t xml:space="preserve">. </w:t>
      </w:r>
      <w:r>
        <w:t xml:space="preserve">[ end box 2] </w:t>
      </w:r>
    </w:p>
    <w:p w14:paraId="02BAE326" w14:textId="77777777" w:rsidR="004D0A07" w:rsidRDefault="004D0A07" w:rsidP="008A121F">
      <w:pPr>
        <w:spacing w:after="202"/>
        <w:ind w:firstLine="0"/>
        <w:contextualSpacing/>
      </w:pPr>
    </w:p>
    <w:p w14:paraId="0436FD2A" w14:textId="2389D733" w:rsidR="009C4676" w:rsidRPr="008A121F" w:rsidRDefault="0044559B" w:rsidP="009C2F65">
      <w:pPr>
        <w:spacing w:after="202"/>
        <w:ind w:firstLine="0"/>
        <w:contextualSpacing/>
        <w:rPr>
          <w:i/>
        </w:rPr>
      </w:pPr>
      <w:commentRangeStart w:id="517"/>
      <w:r w:rsidRPr="008A121F">
        <w:rPr>
          <w:i/>
        </w:rPr>
        <w:t>What Causes</w:t>
      </w:r>
      <w:r w:rsidR="006564A4" w:rsidRPr="008A121F">
        <w:rPr>
          <w:i/>
        </w:rPr>
        <w:t xml:space="preserve"> Higher Order Interactions</w:t>
      </w:r>
      <w:r w:rsidR="007B5C63" w:rsidRPr="008A121F">
        <w:rPr>
          <w:i/>
        </w:rPr>
        <w:t>?</w:t>
      </w:r>
      <w:commentRangeEnd w:id="517"/>
      <w:r w:rsidR="00F6700D">
        <w:rPr>
          <w:rStyle w:val="CommentReference"/>
        </w:rPr>
        <w:commentReference w:id="517"/>
      </w:r>
    </w:p>
    <w:p w14:paraId="4487EAEE" w14:textId="6691E036"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ins w:id="518" w:author="Andy Kleinhesselink" w:date="2018-10-23T17:58:00Z">
        <w:r w:rsidR="00613786">
          <w:t xml:space="preserve">Figure </w:t>
        </w:r>
        <w:r w:rsidR="00613786">
          <w:rPr>
            <w:noProof/>
          </w:rPr>
          <w:t>3</w:t>
        </w:r>
      </w:ins>
      <w:del w:id="519" w:author="Andy Kleinhesselink" w:date="2018-10-23T17:58:00Z">
        <w:r w:rsidR="004C4E00" w:rsidDel="00613786">
          <w:delText xml:space="preserve">Figure </w:delText>
        </w:r>
        <w:r w:rsidR="004C4E00" w:rsidDel="00613786">
          <w:rPr>
            <w:noProof/>
          </w:rPr>
          <w:delText>2</w:delText>
        </w:r>
      </w:del>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w:t>
      </w:r>
      <w:commentRangeStart w:id="520"/>
      <w:r w:rsidR="0044559B">
        <w:t>and it has</w:t>
      </w:r>
      <w:r w:rsidR="005E388B">
        <w:t xml:space="preserve"> a strong impact on early season</w:t>
      </w:r>
      <w:r w:rsidR="00BE0FC8">
        <w:t xml:space="preserve"> resource</w:t>
      </w:r>
      <w:r w:rsidR="0044559B">
        <w:t xml:space="preserve"> availability</w:t>
      </w:r>
      <w:commentRangeEnd w:id="520"/>
      <w:r w:rsidR="00165CD7">
        <w:rPr>
          <w:rStyle w:val="CommentReference"/>
        </w:rPr>
        <w:commentReference w:id="520"/>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ins w:id="521" w:author="Andy Kleinhesselink" w:date="2018-10-23T17:58:00Z">
        <w:r w:rsidR="00613786">
          <w:t xml:space="preserve">Figure </w:t>
        </w:r>
        <w:r w:rsidR="00613786">
          <w:rPr>
            <w:noProof/>
          </w:rPr>
          <w:t>7</w:t>
        </w:r>
      </w:ins>
      <w:del w:id="522" w:author="Andy Kleinhesselink" w:date="2018-10-23T17:58:00Z">
        <w:r w:rsidR="007D4E37" w:rsidDel="00613786">
          <w:delText xml:space="preserve">Figure </w:delText>
        </w:r>
        <w:r w:rsidR="007D4E37" w:rsidDel="00613786">
          <w:rPr>
            <w:noProof/>
          </w:rPr>
          <w:delText>6</w:delText>
        </w:r>
      </w:del>
      <w:r w:rsidR="007D4E37">
        <w:fldChar w:fldCharType="end"/>
      </w:r>
      <w:r w:rsidR="007D4E37">
        <w:t xml:space="preserve">a shows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lastRenderedPageBreak/>
        <w:fldChar w:fldCharType="begin"/>
      </w:r>
      <w:r w:rsidR="009C120E">
        <w:instrText xml:space="preserve"> REF _Ref527030555 \h </w:instrText>
      </w:r>
      <w:r w:rsidR="009C120E">
        <w:fldChar w:fldCharType="separate"/>
      </w:r>
      <w:ins w:id="523" w:author="Andy Kleinhesselink" w:date="2018-10-23T17:58:00Z">
        <w:r w:rsidR="00613786">
          <w:t xml:space="preserve">Figure </w:t>
        </w:r>
        <w:r w:rsidR="00613786">
          <w:rPr>
            <w:noProof/>
          </w:rPr>
          <w:t>7</w:t>
        </w:r>
      </w:ins>
      <w:del w:id="524" w:author="Andy Kleinhesselink" w:date="2018-10-23T17:58:00Z">
        <w:r w:rsidR="009C120E" w:rsidDel="00613786">
          <w:delText xml:space="preserve">Figure </w:delText>
        </w:r>
        <w:r w:rsidR="009C120E" w:rsidDel="00613786">
          <w:rPr>
            <w:noProof/>
          </w:rPr>
          <w:delText>6</w:delText>
        </w:r>
      </w:del>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ins w:id="525" w:author="Andy Kleinhesselink" w:date="2018-10-23T17:58:00Z">
        <w:r w:rsidR="00613786">
          <w:t xml:space="preserve">Figure </w:t>
        </w:r>
        <w:r w:rsidR="00613786">
          <w:rPr>
            <w:noProof/>
          </w:rPr>
          <w:t>7</w:t>
        </w:r>
      </w:ins>
      <w:del w:id="526" w:author="Andy Kleinhesselink" w:date="2018-10-23T17:58:00Z">
        <w:r w:rsidR="00980607" w:rsidDel="00613786">
          <w:delText xml:space="preserve">Figure </w:delText>
        </w:r>
        <w:r w:rsidR="00980607" w:rsidDel="00613786">
          <w:rPr>
            <w:noProof/>
          </w:rPr>
          <w:delText>6</w:delText>
        </w:r>
      </w:del>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over in response to the early season species. </w:t>
      </w:r>
    </w:p>
    <w:p w14:paraId="0471A4CD" w14:textId="7F96F630" w:rsidR="00BE0FC8" w:rsidRDefault="00356459" w:rsidP="00BE0FC8">
      <w:pPr>
        <w:spacing w:after="202"/>
        <w:contextualSpacing/>
      </w:pPr>
      <w:r>
        <w:t>Th</w:t>
      </w:r>
      <w:r w:rsidR="007D4E37">
        <w:t xml:space="preserve">is differences in how much the species resource uptake rates change, explains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ins w:id="527" w:author="Andy Kleinhesselink" w:date="2018-10-23T17:58:00Z">
        <w:r w:rsidR="00613786">
          <w:t xml:space="preserve">Figure </w:t>
        </w:r>
        <w:r w:rsidR="00613786">
          <w:rPr>
            <w:noProof/>
          </w:rPr>
          <w:t>5</w:t>
        </w:r>
      </w:ins>
      <w:del w:id="528"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ins w:id="529" w:author="Andy Kleinhesselink" w:date="2018-10-23T17:58:00Z">
        <w:r w:rsidR="00613786">
          <w:t xml:space="preserve">Figure </w:t>
        </w:r>
        <w:r w:rsidR="00613786">
          <w:rPr>
            <w:noProof/>
          </w:rPr>
          <w:t>6</w:t>
        </w:r>
      </w:ins>
      <w:del w:id="530"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BE0FC8">
        <w:t xml:space="preserve">). </w:t>
      </w:r>
      <w:r w:rsidR="00B42190">
        <w:t xml:space="preserve"> </w:t>
      </w:r>
      <w:commentRangeStart w:id="531"/>
      <w:r w:rsidR="0044559B">
        <w:t>T</w:t>
      </w:r>
      <w:r w:rsidR="00B42190">
        <w:t xml:space="preserve">he same dynamics </w:t>
      </w:r>
      <w:r w:rsidR="002D29FF">
        <w:t>cause the</w:t>
      </w:r>
      <w:r>
        <w:t xml:space="preserve"> mid-season species</w:t>
      </w:r>
      <w:r w:rsidR="00B42190">
        <w:t xml:space="preserve"> </w:t>
      </w:r>
      <w:r w:rsidR="002D29FF">
        <w:t xml:space="preserve">to </w:t>
      </w:r>
      <w:r w:rsidR="00B42190">
        <w:t>exper</w:t>
      </w:r>
      <w:r>
        <w:t xml:space="preserve">ience </w:t>
      </w:r>
      <w:r w:rsidR="007D4E37">
        <w:t xml:space="preserve">stronger </w:t>
      </w:r>
      <w:r w:rsidR="00350B62">
        <w:t xml:space="preserve">than additive </w:t>
      </w:r>
      <w:r w:rsidR="007D4E37">
        <w:t xml:space="preserve">competition </w:t>
      </w:r>
      <w:r w:rsidR="00350B62">
        <w:t>from</w:t>
      </w:r>
      <w:r w:rsidR="005C105D">
        <w:t xml:space="preserve"> the </w:t>
      </w:r>
      <w:r>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ins w:id="532" w:author="Andy Kleinhesselink" w:date="2018-10-23T17:58:00Z">
        <w:r w:rsidR="00613786">
          <w:t xml:space="preserve">Figure </w:t>
        </w:r>
        <w:r w:rsidR="00613786">
          <w:rPr>
            <w:noProof/>
          </w:rPr>
          <w:t>5</w:t>
        </w:r>
      </w:ins>
      <w:del w:id="533"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b; </w:t>
      </w:r>
      <w:r w:rsidR="0044559B">
        <w:fldChar w:fldCharType="begin"/>
      </w:r>
      <w:r w:rsidR="0044559B">
        <w:instrText xml:space="preserve"> REF _Ref524702022 \h </w:instrText>
      </w:r>
      <w:r w:rsidR="0044559B">
        <w:fldChar w:fldCharType="separate"/>
      </w:r>
      <w:ins w:id="534" w:author="Andy Kleinhesselink" w:date="2018-10-23T17:58:00Z">
        <w:r w:rsidR="00613786">
          <w:t xml:space="preserve">Figure </w:t>
        </w:r>
        <w:r w:rsidR="00613786">
          <w:rPr>
            <w:noProof/>
          </w:rPr>
          <w:t>6</w:t>
        </w:r>
      </w:ins>
      <w:del w:id="535"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713FA4">
        <w:t xml:space="preserve">. </w:t>
      </w:r>
      <w:commentRangeEnd w:id="531"/>
      <w:r w:rsidR="00F6700D">
        <w:rPr>
          <w:rStyle w:val="CommentReference"/>
        </w:rPr>
        <w:commentReference w:id="531"/>
      </w:r>
    </w:p>
    <w:p w14:paraId="01C53F7A" w14:textId="4BE6C2C9"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ins w:id="536" w:author="Andy Kleinhesselink" w:date="2018-10-23T17:58:00Z">
        <w:r w:rsidR="00613786">
          <w:t xml:space="preserve">Figure </w:t>
        </w:r>
        <w:r w:rsidR="00613786">
          <w:rPr>
            <w:noProof/>
          </w:rPr>
          <w:t>6</w:t>
        </w:r>
      </w:ins>
      <w:del w:id="537" w:author="Andy Kleinhesselink" w:date="2018-10-23T17:58:00Z">
        <w:r w:rsidR="004C4E00" w:rsidDel="00613786">
          <w:delText xml:space="preserve">Figure </w:delText>
        </w:r>
        <w:r w:rsidR="004C4E00" w:rsidDel="00613786">
          <w:rPr>
            <w:noProof/>
          </w:rPr>
          <w:delText>5</w:delText>
        </w:r>
      </w:del>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ins w:id="538" w:author="Andy Kleinhesselink" w:date="2018-10-23T17:58:00Z">
        <w:r w:rsidR="00613786">
          <w:t xml:space="preserve">Figure </w:t>
        </w:r>
        <w:r w:rsidR="00613786">
          <w:rPr>
            <w:noProof/>
          </w:rPr>
          <w:t>3</w:t>
        </w:r>
      </w:ins>
      <w:del w:id="539" w:author="Andy Kleinhesselink" w:date="2018-10-23T17:58:00Z">
        <w:r w:rsidR="004C4E00" w:rsidDel="00613786">
          <w:delText xml:space="preserve">Figure </w:delText>
        </w:r>
        <w:r w:rsidR="004C4E00" w:rsidDel="00613786">
          <w:rPr>
            <w:noProof/>
          </w:rPr>
          <w:delText>2</w:delText>
        </w:r>
      </w:del>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w:t>
      </w:r>
      <w:r w:rsidR="00250DE2">
        <w:lastRenderedPageBreak/>
        <w:t>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ins w:id="540" w:author="Andy Kleinhesselink" w:date="2018-10-23T17:58:00Z">
        <w:r w:rsidR="00613786">
          <w:t xml:space="preserve">Figure </w:t>
        </w:r>
        <w:r w:rsidR="00613786">
          <w:rPr>
            <w:noProof/>
          </w:rPr>
          <w:t>3</w:t>
        </w:r>
      </w:ins>
      <w:del w:id="541" w:author="Andy Kleinhesselink" w:date="2018-10-23T17:58:00Z">
        <w:r w:rsidR="00250DE2" w:rsidDel="00613786">
          <w:delText xml:space="preserve">Figure </w:delText>
        </w:r>
        <w:r w:rsidR="00250DE2" w:rsidDel="00613786">
          <w:rPr>
            <w:noProof/>
          </w:rPr>
          <w:delText>2</w:delText>
        </w:r>
      </w:del>
      <w:r w:rsidR="00250DE2">
        <w:fldChar w:fldCharType="end"/>
      </w:r>
      <w:r w:rsidR="00250DE2">
        <w:t xml:space="preserve">).  </w:t>
      </w:r>
    </w:p>
    <w:p w14:paraId="0E378B44" w14:textId="35BAA95A"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ins w:id="542" w:author="Andy Kleinhesselink" w:date="2018-10-23T17:58:00Z">
        <w:r w:rsidR="00613786">
          <w:t xml:space="preserve">Figure </w:t>
        </w:r>
        <w:r w:rsidR="00613786">
          <w:rPr>
            <w:noProof/>
          </w:rPr>
          <w:t>3</w:t>
        </w:r>
      </w:ins>
      <w:del w:id="543" w:author="Andy Kleinhesselink" w:date="2018-10-23T17:58:00Z">
        <w:r w:rsidR="004C4E00" w:rsidDel="00613786">
          <w:delText xml:space="preserve">Figure </w:delText>
        </w:r>
        <w:r w:rsidR="004C4E00" w:rsidDel="00613786">
          <w:rPr>
            <w:noProof/>
          </w:rPr>
          <w:delText>2</w:delText>
        </w:r>
      </w:del>
      <w:r w:rsidR="00FA49A0">
        <w:fldChar w:fldCharType="end"/>
      </w:r>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5A340CFC" w:rsidR="00B93196" w:rsidRDefault="00E44327" w:rsidP="006B7C91">
      <w:pPr>
        <w:pStyle w:val="mystyle"/>
      </w:pPr>
      <w:r>
        <w:t>What makes our example more complicated, but perhaps more realistic, is that unlike in classical resource competition models, resources do not reach an equilibrium 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ins w:id="544" w:author="Andy Kleinhesselink" w:date="2018-10-23T17:58:00Z">
        <w:r w:rsidR="00613786">
          <w:t xml:space="preserve">Figure </w:t>
        </w:r>
        <w:r w:rsidR="00613786">
          <w:rPr>
            <w:noProof/>
          </w:rPr>
          <w:t>3</w:t>
        </w:r>
      </w:ins>
      <w:del w:id="545" w:author="Andy Kleinhesselink" w:date="2018-10-23T17:58:00Z">
        <w:r w:rsidR="004C4E00" w:rsidDel="00613786">
          <w:delText xml:space="preserve">Figure </w:delText>
        </w:r>
        <w:r w:rsidR="004C4E00" w:rsidDel="00613786">
          <w:rPr>
            <w:noProof/>
          </w:rPr>
          <w:delText>2</w:delText>
        </w:r>
      </w:del>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A66DFB">
        <w:t xml:space="preserve">a </w:t>
      </w:r>
      <w:r w:rsidR="00C45A90">
        <w:t xml:space="preserve">mechanistic resource competition </w:t>
      </w:r>
      <w:r w:rsidR="00A66DFB">
        <w:t xml:space="preserve">model </w:t>
      </w:r>
      <w:r w:rsidR="00C45A90">
        <w:t xml:space="preserve">involves solving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 xml:space="preserve">fitting a phenomenological </w:t>
      </w:r>
      <w:r w:rsidR="00FA49A0">
        <w:lastRenderedPageBreak/>
        <w:t>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2BC71E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traits of other species that control resource uptake shift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6894365F"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each species </w:t>
      </w:r>
      <w:r w:rsidR="00A53231">
        <w:t xml:space="preserve">differs in </w:t>
      </w:r>
      <w:r w:rsidR="008A72E9">
        <w:t xml:space="preserve">the </w:t>
      </w:r>
      <w:r w:rsidR="00FF2910">
        <w:t xml:space="preserve">shape </w:t>
      </w:r>
      <w:r w:rsidR="00A53231">
        <w:t>of its</w:t>
      </w:r>
      <w:r>
        <w:t xml:space="preserve"> </w:t>
      </w:r>
      <w:r w:rsidR="008A72E9">
        <w:t xml:space="preserve">resource </w:t>
      </w:r>
      <w:r>
        <w:lastRenderedPageBreak/>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2931CC">
        <w:t>,</w:t>
      </w:r>
      <w:r w:rsidR="008A72E9">
        <w:t xml:space="preserve"> </w:t>
      </w:r>
      <w:commentRangeStart w:id="546"/>
      <w:r w:rsidR="008A72E9">
        <w:t xml:space="preserve">the </w:t>
      </w:r>
      <w:r w:rsidR="009E120C">
        <w:t>weaker</w:t>
      </w:r>
      <w:r w:rsidR="008A72E9">
        <w:t xml:space="preserve"> the HOIs </w:t>
      </w:r>
      <w:r w:rsidR="00541FCE">
        <w:t xml:space="preserve">are </w:t>
      </w:r>
      <w:r w:rsidR="008A72E9">
        <w:t>in this system</w:t>
      </w:r>
      <w:commentRangeEnd w:id="546"/>
      <w:r w:rsidR="002931CC">
        <w:rPr>
          <w:rStyle w:val="CommentReference"/>
        </w:rPr>
        <w:commentReference w:id="546"/>
      </w:r>
      <w:r w:rsidR="00541FCE">
        <w:t xml:space="preserve"> (Appendix B)</w:t>
      </w:r>
      <w:r w:rsidR="008A72E9">
        <w:t xml:space="preserve">.  </w:t>
      </w:r>
      <w:r w:rsidR="009E120C">
        <w:t xml:space="preserve">In nature, such strong trade-offs may be rare.  </w:t>
      </w:r>
    </w:p>
    <w:p w14:paraId="53B8EDA9" w14:textId="00F9DD3E" w:rsidR="00540DA5" w:rsidRDefault="009E120C" w:rsidP="006B7C91">
      <w:pPr>
        <w:pStyle w:val="mystyle"/>
      </w:pPr>
      <w:r>
        <w:t xml:space="preserve">The very large changes in resource availability and plant biomass in our simulation also </w:t>
      </w:r>
      <w:r w:rsidR="005871E0">
        <w:t>contribute to</w:t>
      </w:r>
      <w:r>
        <w:t xml:space="preserve"> the strength of HOIs.  Because resource availability </w:t>
      </w:r>
      <w:r w:rsidR="009D55FA">
        <w:t xml:space="preserve">fluctuates widely in our simulation 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547"/>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547"/>
      <w:r w:rsidR="002F762A">
        <w:rPr>
          <w:rStyle w:val="CommentReference"/>
        </w:rPr>
        <w:commentReference w:id="547"/>
      </w:r>
      <w:r w:rsidR="00541FCE">
        <w:t xml:space="preserve"> </w:t>
      </w:r>
    </w:p>
    <w:p w14:paraId="7A1EC0CC" w14:textId="77777777" w:rsidR="00B93196" w:rsidRDefault="00390672">
      <w:pPr>
        <w:pStyle w:val="Heading"/>
      </w:pPr>
      <w:bookmarkStart w:id="548" w:name="discussion"/>
      <w:bookmarkStart w:id="549" w:name="conclusionssummary"/>
      <w:bookmarkEnd w:id="548"/>
      <w:bookmarkEnd w:id="549"/>
      <w:r>
        <w:t>Conclusion</w:t>
      </w:r>
    </w:p>
    <w:p w14:paraId="08D741D5" w14:textId="2F5901B1"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550"/>
      <w:r w:rsidR="00563FF5">
        <w:t xml:space="preserve">Separating cases where </w:t>
      </w:r>
      <w:r w:rsidR="00563FF5">
        <w:lastRenderedPageBreak/>
        <w:t xml:space="preserve">non-additive competition is due to indirect effects mediated by intermediate population states, and those where competition is fundamentally irreducible to pairwise competition will be an important challenge for future empirical studies of HOIs. </w:t>
      </w:r>
      <w:commentRangeEnd w:id="550"/>
      <w:r w:rsidR="00541FCE">
        <w:t xml:space="preserve">Our analysis also reveals a potential difficulty in formulating a truly general way of measuring HOIs—it may be that HOIs are only defined in cases where per capita interspecific competition is constant (Box 2). </w:t>
      </w:r>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541FCE">
        <w:t xml:space="preserve"> </w:t>
      </w:r>
      <w:r w:rsidR="002F762A">
        <w:t xml:space="preserve">be a likely place for HOIs to emerge. </w:t>
      </w:r>
      <w:r w:rsidR="000B2C35">
        <w:rPr>
          <w:rStyle w:val="CommentReference"/>
        </w:rPr>
        <w:commentReference w:id="550"/>
      </w:r>
    </w:p>
    <w:p w14:paraId="45053543" w14:textId="77777777" w:rsidR="00B93196" w:rsidRDefault="00390672">
      <w:pPr>
        <w:pStyle w:val="Heading"/>
      </w:pPr>
      <w:bookmarkStart w:id="551" w:name="acknowledgments"/>
      <w:bookmarkEnd w:id="551"/>
      <w:r>
        <w:t>Acknowledgments</w:t>
      </w:r>
    </w:p>
    <w:p w14:paraId="73D91D9C" w14:textId="77777777" w:rsidR="00B93196" w:rsidRDefault="00390672">
      <w:pPr>
        <w:pStyle w:val="Heading"/>
      </w:pPr>
      <w:bookmarkStart w:id="552" w:name="references"/>
      <w:bookmarkEnd w:id="552"/>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FF120D0" w:rsidR="0061034E" w:rsidRDefault="0061034E" w:rsidP="0061034E">
      <w:pPr>
        <w:pStyle w:val="Heading"/>
        <w:rPr>
          <w:ins w:id="553" w:author="Andy Kleinhesselink" w:date="2018-10-23T17:49:00Z"/>
        </w:rPr>
      </w:pPr>
      <w:r>
        <w:lastRenderedPageBreak/>
        <w:t>Figures</w:t>
      </w:r>
    </w:p>
    <w:p w14:paraId="3E76D36C" w14:textId="77777777" w:rsidR="006245D6" w:rsidRDefault="006245D6">
      <w:pPr>
        <w:keepNext/>
        <w:spacing w:line="276" w:lineRule="auto"/>
        <w:ind w:firstLine="0"/>
        <w:jc w:val="both"/>
        <w:rPr>
          <w:ins w:id="554" w:author="Andy Kleinhesselink" w:date="2018-10-23T17:56:00Z"/>
        </w:rPr>
        <w:pPrChange w:id="555" w:author="Andy Kleinhesselink" w:date="2018-10-23T17:56:00Z">
          <w:pPr>
            <w:spacing w:line="276" w:lineRule="auto"/>
            <w:ind w:firstLine="0"/>
            <w:jc w:val="both"/>
          </w:pPr>
        </w:pPrChange>
      </w:pPr>
      <w:ins w:id="556" w:author="Andy Kleinhesselink" w:date="2018-10-23T17:55:00Z">
        <w:r>
          <w:rPr>
            <w:noProof/>
          </w:rPr>
          <w:drawing>
            <wp:inline distT="0" distB="0" distL="0" distR="0" wp14:anchorId="252F5BD1" wp14:editId="6BF56030">
              <wp:extent cx="5486400" cy="2493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pare_discrete_model_fo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493645"/>
                      </a:xfrm>
                      <a:prstGeom prst="rect">
                        <a:avLst/>
                      </a:prstGeom>
                    </pic:spPr>
                  </pic:pic>
                </a:graphicData>
              </a:graphic>
            </wp:inline>
          </w:drawing>
        </w:r>
      </w:ins>
    </w:p>
    <w:p w14:paraId="6F99A7E7" w14:textId="07355CC1" w:rsidR="006245D6" w:rsidRDefault="006245D6">
      <w:pPr>
        <w:pStyle w:val="Caption"/>
        <w:jc w:val="both"/>
        <w:rPr>
          <w:ins w:id="557" w:author="Andy Kleinhesselink" w:date="2018-10-23T17:56:00Z"/>
        </w:rPr>
        <w:pPrChange w:id="558" w:author="Andy Kleinhesselink" w:date="2018-10-23T17:56:00Z">
          <w:pPr>
            <w:pStyle w:val="Caption"/>
          </w:pPr>
        </w:pPrChange>
      </w:pPr>
      <w:bookmarkStart w:id="559" w:name="_Ref528080870"/>
      <w:ins w:id="560" w:author="Andy Kleinhesselink" w:date="2018-10-23T17:56:00Z">
        <w:r>
          <w:t xml:space="preserve">Figure </w:t>
        </w:r>
        <w:r>
          <w:fldChar w:fldCharType="begin"/>
        </w:r>
        <w:r>
          <w:instrText xml:space="preserve"> SEQ Figure \* ARABIC </w:instrText>
        </w:r>
      </w:ins>
      <w:r>
        <w:fldChar w:fldCharType="separate"/>
      </w:r>
      <w:ins w:id="561" w:author="Andy Kleinhesselink" w:date="2018-10-23T17:58:00Z">
        <w:r w:rsidR="00613786">
          <w:rPr>
            <w:noProof/>
          </w:rPr>
          <w:t>1</w:t>
        </w:r>
      </w:ins>
      <w:ins w:id="562" w:author="Andy Kleinhesselink" w:date="2018-10-23T17:56:00Z">
        <w:r>
          <w:fldChar w:fldCharType="end"/>
        </w:r>
        <w:bookmarkEnd w:id="559"/>
        <w:r>
          <w:t xml:space="preserve"> Density dependence of per capita reproduction rate in three different discrete time models, A) Ricker, B) Hassel, and C) Linear</w:t>
        </w:r>
      </w:ins>
      <w:ins w:id="563" w:author="Andy Kleinhesselink" w:date="2018-10-23T17:57:00Z">
        <w:r>
          <w:t xml:space="preserve">. </w:t>
        </w:r>
      </w:ins>
    </w:p>
    <w:p w14:paraId="6084B74F" w14:textId="0BD67C9A" w:rsidR="00D709AF" w:rsidRDefault="00D709AF">
      <w:pPr>
        <w:spacing w:line="276" w:lineRule="auto"/>
        <w:ind w:firstLine="0"/>
        <w:jc w:val="both"/>
        <w:rPr>
          <w:ins w:id="564" w:author="Andy Kleinhesselink" w:date="2018-10-23T17:49:00Z"/>
        </w:rPr>
      </w:pPr>
      <w:ins w:id="565" w:author="Andy Kleinhesselink" w:date="2018-10-23T17:49:00Z">
        <w:r>
          <w:br w:type="page"/>
        </w:r>
      </w:ins>
    </w:p>
    <w:p w14:paraId="76F0DB74" w14:textId="77777777" w:rsidR="00D709AF" w:rsidRPr="00D709AF" w:rsidRDefault="00D709AF">
      <w:pPr>
        <w:pStyle w:val="BodyText"/>
        <w:ind w:firstLine="0"/>
        <w:pPrChange w:id="566" w:author="Andy Kleinhesselink" w:date="2018-10-23T17:49:00Z">
          <w:pPr>
            <w:pStyle w:val="Heading"/>
          </w:pPr>
        </w:pPrChange>
      </w:pP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34D3634" w:rsidR="00E84F09" w:rsidRPr="00FB51D5" w:rsidRDefault="00FB51D5" w:rsidP="00B570B6">
      <w:pPr>
        <w:pStyle w:val="Caption"/>
      </w:pPr>
      <w:bookmarkStart w:id="567"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ins w:id="568" w:author="Andy Kleinhesselink" w:date="2018-10-23T17:58:00Z">
        <w:r w:rsidR="00613786">
          <w:rPr>
            <w:noProof/>
          </w:rPr>
          <w:t>2</w:t>
        </w:r>
      </w:ins>
      <w:del w:id="569" w:author="Andy Kleinhesselink" w:date="2018-10-23T17:56:00Z">
        <w:r w:rsidR="004C4E00" w:rsidDel="006245D6">
          <w:rPr>
            <w:noProof/>
          </w:rPr>
          <w:delText>1</w:delText>
        </w:r>
      </w:del>
      <w:r w:rsidR="006A0465">
        <w:rPr>
          <w:b w:val="0"/>
          <w:bCs w:val="0"/>
          <w:noProof/>
        </w:rPr>
        <w:fldChar w:fldCharType="end"/>
      </w:r>
      <w:bookmarkEnd w:id="567"/>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570"/>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570"/>
      <w:r w:rsidR="002F762A">
        <w:rPr>
          <w:rStyle w:val="CommentReference"/>
          <w:b w:val="0"/>
        </w:rPr>
        <w:commentReference w:id="570"/>
      </w:r>
    </w:p>
    <w:p w14:paraId="1B0306FB" w14:textId="71CAC3E2" w:rsidR="00CC0BA7" w:rsidRPr="00FB51D5" w:rsidRDefault="00FB51D5" w:rsidP="00FB51D5">
      <w:pPr>
        <w:pStyle w:val="figcaption"/>
      </w:pPr>
      <w:bookmarkStart w:id="571" w:name="_Ref514237815"/>
      <w:commentRangeStart w:id="572"/>
      <w:r>
        <w:t xml:space="preserve">Figure </w:t>
      </w:r>
      <w:r w:rsidR="006A0465">
        <w:rPr>
          <w:noProof/>
        </w:rPr>
        <w:fldChar w:fldCharType="begin"/>
      </w:r>
      <w:r w:rsidR="006A0465">
        <w:rPr>
          <w:noProof/>
        </w:rPr>
        <w:instrText xml:space="preserve"> SEQ Figure \* ARABIC </w:instrText>
      </w:r>
      <w:r w:rsidR="006A0465">
        <w:rPr>
          <w:noProof/>
        </w:rPr>
        <w:fldChar w:fldCharType="separate"/>
      </w:r>
      <w:ins w:id="573" w:author="Andy Kleinhesselink" w:date="2018-10-23T17:58:00Z">
        <w:r w:rsidR="00613786">
          <w:rPr>
            <w:noProof/>
          </w:rPr>
          <w:t>3</w:t>
        </w:r>
      </w:ins>
      <w:del w:id="574" w:author="Andy Kleinhesselink" w:date="2018-10-23T17:56:00Z">
        <w:r w:rsidR="004C4E00" w:rsidDel="006245D6">
          <w:rPr>
            <w:noProof/>
          </w:rPr>
          <w:delText>2</w:delText>
        </w:r>
      </w:del>
      <w:r w:rsidR="006A0465">
        <w:rPr>
          <w:noProof/>
        </w:rPr>
        <w:fldChar w:fldCharType="end"/>
      </w:r>
      <w:bookmarkEnd w:id="571"/>
      <w:r>
        <w:t xml:space="preserve">. Example time series </w:t>
      </w:r>
      <w:commentRangeEnd w:id="572"/>
      <w:r w:rsidR="00947035">
        <w:rPr>
          <w:rStyle w:val="CommentReference"/>
          <w:b w:val="0"/>
        </w:rPr>
        <w:commentReference w:id="572"/>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82787B4" w:rsidR="0032749A" w:rsidRDefault="00FB51D5" w:rsidP="0012796D">
      <w:pPr>
        <w:pStyle w:val="Caption"/>
      </w:pPr>
      <w:bookmarkStart w:id="575" w:name="_Ref514237754"/>
      <w:commentRangeStart w:id="576"/>
      <w:r>
        <w:t xml:space="preserve">Figure </w:t>
      </w:r>
      <w:r w:rsidR="006A0465">
        <w:rPr>
          <w:noProof/>
        </w:rPr>
        <w:fldChar w:fldCharType="begin"/>
      </w:r>
      <w:r w:rsidR="006A0465">
        <w:rPr>
          <w:noProof/>
        </w:rPr>
        <w:instrText xml:space="preserve"> SEQ Figure \* ARABIC </w:instrText>
      </w:r>
      <w:r w:rsidR="006A0465">
        <w:rPr>
          <w:noProof/>
        </w:rPr>
        <w:fldChar w:fldCharType="separate"/>
      </w:r>
      <w:ins w:id="577" w:author="Andy Kleinhesselink" w:date="2018-10-23T17:58:00Z">
        <w:r w:rsidR="00613786">
          <w:rPr>
            <w:noProof/>
          </w:rPr>
          <w:t>4</w:t>
        </w:r>
      </w:ins>
      <w:del w:id="578" w:author="Andy Kleinhesselink" w:date="2018-10-23T17:56:00Z">
        <w:r w:rsidR="004C4E00" w:rsidDel="006245D6">
          <w:rPr>
            <w:noProof/>
          </w:rPr>
          <w:delText>3</w:delText>
        </w:r>
      </w:del>
      <w:r w:rsidR="006A0465">
        <w:rPr>
          <w:noProof/>
        </w:rPr>
        <w:fldChar w:fldCharType="end"/>
      </w:r>
      <w:bookmarkEnd w:id="575"/>
      <w:r>
        <w:t xml:space="preserve">. </w:t>
      </w:r>
      <w:commentRangeEnd w:id="576"/>
      <w:r w:rsidR="00DC17A2">
        <w:rPr>
          <w:rStyle w:val="CommentReference"/>
          <w:rFonts w:cstheme="minorBidi"/>
          <w:b w:val="0"/>
          <w:bCs w:val="0"/>
        </w:rPr>
        <w:commentReference w:id="576"/>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w:t>
      </w:r>
      <w:commentRangeStart w:id="579"/>
      <w:r w:rsidR="0032749A">
        <w:t>line shows best fit line from the model with varying exponents on each competitor</w:t>
      </w:r>
      <w:r w:rsidR="001C76DC">
        <w:t>’</w:t>
      </w:r>
      <w:r w:rsidR="0032749A">
        <w:t>s effect (eq</w:t>
      </w:r>
      <w:r w:rsidR="00175B82">
        <w:t>. 8</w:t>
      </w:r>
      <w:r w:rsidR="0032749A">
        <w:t xml:space="preserve">). </w:t>
      </w:r>
      <w:commentRangeEnd w:id="579"/>
      <w:r w:rsidR="00947035">
        <w:rPr>
          <w:rStyle w:val="CommentReference"/>
          <w:rFonts w:cstheme="minorBidi"/>
          <w:b w:val="0"/>
          <w:bCs w:val="0"/>
        </w:rPr>
        <w:commentReference w:id="579"/>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747DAA9C" w:rsidR="00AD2064" w:rsidRDefault="0032749A" w:rsidP="0012796D">
      <w:pPr>
        <w:pStyle w:val="Caption"/>
      </w:pPr>
      <w:bookmarkStart w:id="580" w:name="_Ref524701722"/>
      <w:commentRangeStart w:id="581"/>
      <w:commentRangeStart w:id="582"/>
      <w:r>
        <w:t xml:space="preserve">Figure </w:t>
      </w:r>
      <w:r>
        <w:rPr>
          <w:noProof/>
        </w:rPr>
        <w:fldChar w:fldCharType="begin"/>
      </w:r>
      <w:r>
        <w:rPr>
          <w:noProof/>
        </w:rPr>
        <w:instrText xml:space="preserve"> SEQ Figure \* ARABIC </w:instrText>
      </w:r>
      <w:r>
        <w:rPr>
          <w:noProof/>
        </w:rPr>
        <w:fldChar w:fldCharType="separate"/>
      </w:r>
      <w:ins w:id="583" w:author="Andy Kleinhesselink" w:date="2018-10-23T17:58:00Z">
        <w:r w:rsidR="00613786">
          <w:rPr>
            <w:noProof/>
          </w:rPr>
          <w:t>5</w:t>
        </w:r>
      </w:ins>
      <w:del w:id="584" w:author="Andy Kleinhesselink" w:date="2018-10-23T17:56:00Z">
        <w:r w:rsidR="004C4E00" w:rsidDel="006245D6">
          <w:rPr>
            <w:noProof/>
          </w:rPr>
          <w:delText>4</w:delText>
        </w:r>
      </w:del>
      <w:r>
        <w:rPr>
          <w:noProof/>
        </w:rPr>
        <w:fldChar w:fldCharType="end"/>
      </w:r>
      <w:bookmarkEnd w:id="580"/>
      <w:commentRangeEnd w:id="581"/>
      <w:r w:rsidR="0081607A">
        <w:rPr>
          <w:rStyle w:val="CommentReference"/>
          <w:rFonts w:cstheme="minorBidi"/>
          <w:b w:val="0"/>
          <w:bCs w:val="0"/>
        </w:rPr>
        <w:commentReference w:id="581"/>
      </w:r>
      <w:r>
        <w:t xml:space="preserve">. </w:t>
      </w:r>
      <w:commentRangeEnd w:id="582"/>
      <w:r w:rsidR="00947035">
        <w:rPr>
          <w:rStyle w:val="CommentReference"/>
          <w:rFonts w:cstheme="minorBidi"/>
          <w:b w:val="0"/>
          <w:bCs w:val="0"/>
        </w:rPr>
        <w:commentReference w:id="582"/>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19F0D4D5" w:rsidR="00AD2064" w:rsidRDefault="00AD2064" w:rsidP="00AD2064">
      <w:pPr>
        <w:pStyle w:val="Caption"/>
      </w:pPr>
      <w:bookmarkStart w:id="585" w:name="_Ref524702022"/>
      <w:r>
        <w:t xml:space="preserve">Figure </w:t>
      </w:r>
      <w:r>
        <w:rPr>
          <w:noProof/>
        </w:rPr>
        <w:fldChar w:fldCharType="begin"/>
      </w:r>
      <w:r>
        <w:rPr>
          <w:noProof/>
        </w:rPr>
        <w:instrText xml:space="preserve"> SEQ Figure \* ARABIC </w:instrText>
      </w:r>
      <w:r>
        <w:rPr>
          <w:noProof/>
        </w:rPr>
        <w:fldChar w:fldCharType="separate"/>
      </w:r>
      <w:ins w:id="586" w:author="Andy Kleinhesselink" w:date="2018-10-23T17:58:00Z">
        <w:r w:rsidR="00613786">
          <w:rPr>
            <w:noProof/>
          </w:rPr>
          <w:t>6</w:t>
        </w:r>
      </w:ins>
      <w:del w:id="587" w:author="Andy Kleinhesselink" w:date="2018-10-23T17:56:00Z">
        <w:r w:rsidR="004C4E00" w:rsidDel="006245D6">
          <w:rPr>
            <w:noProof/>
          </w:rPr>
          <w:delText>5</w:delText>
        </w:r>
      </w:del>
      <w:r>
        <w:rPr>
          <w:noProof/>
        </w:rPr>
        <w:fldChar w:fldCharType="end"/>
      </w:r>
      <w:bookmarkEnd w:id="585"/>
      <w:r>
        <w:t xml:space="preserve">. </w:t>
      </w:r>
      <w:r w:rsidR="00553202">
        <w:t>Non-additivity of two-species interspecific competition</w:t>
      </w:r>
      <w:r w:rsidR="00B84F3F">
        <w:t xml:space="preserve"> for each of the focal species</w:t>
      </w:r>
      <w:r w:rsidR="00553202">
        <w:t xml:space="preserve">. </w:t>
      </w:r>
      <w:r w:rsidR="00BE496F">
        <w:t xml:space="preserve">A) The amount of non-additivity is shown as the increase in root mean squared error of the phenomenological model (eq. 8)  in multispecies competition compared to single species competition.  </w:t>
      </w:r>
      <w:commentRangeStart w:id="588"/>
      <w:r w:rsidR="00BE496F">
        <w:t>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commentRangeEnd w:id="588"/>
      <w:r w:rsidR="00947035">
        <w:rPr>
          <w:rStyle w:val="CommentReference"/>
          <w:rFonts w:cstheme="minorBidi"/>
          <w:b w:val="0"/>
          <w:bCs w:val="0"/>
        </w:rPr>
        <w:commentReference w:id="588"/>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0141464D" w:rsidR="00C57AA2" w:rsidRDefault="000E4052" w:rsidP="0012796D">
      <w:pPr>
        <w:pStyle w:val="Caption"/>
      </w:pPr>
      <w:bookmarkStart w:id="589"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ins w:id="590" w:author="Andy Kleinhesselink" w:date="2018-10-23T17:58:00Z">
        <w:r w:rsidR="00613786">
          <w:rPr>
            <w:noProof/>
          </w:rPr>
          <w:t>7</w:t>
        </w:r>
      </w:ins>
      <w:del w:id="591" w:author="Andy Kleinhesselink" w:date="2018-10-23T17:56:00Z">
        <w:r w:rsidR="004C4E00" w:rsidDel="006245D6">
          <w:rPr>
            <w:noProof/>
          </w:rPr>
          <w:delText>6</w:delText>
        </w:r>
      </w:del>
      <w:r>
        <w:rPr>
          <w:b w:val="0"/>
          <w:bCs w:val="0"/>
          <w:noProof/>
        </w:rPr>
        <w:fldChar w:fldCharType="end"/>
      </w:r>
      <w:bookmarkEnd w:id="589"/>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06B75BCE" w14:textId="1B8CBE41" w:rsidR="00163557" w:rsidRDefault="00841145" w:rsidP="00841145">
      <w:pPr>
        <w:pStyle w:val="Heading"/>
      </w:pPr>
      <w:r>
        <w:t xml:space="preserve">Appendix A – Interaction modification leads to non-additive competition: </w:t>
      </w:r>
    </w:p>
    <w:p w14:paraId="4349B3AB" w14:textId="22DBC511"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195151">
        <w:t xml:space="preserve"> and</w:t>
      </w:r>
      <w:r w:rsidR="000633BD">
        <w:t xml:space="preserve"> </w:t>
      </w:r>
      <w:r w:rsidR="00195151">
        <w:t xml:space="preserve">take </w:t>
      </w:r>
      <w:r w:rsidR="00841145">
        <w:t>into account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79123DF5" w:rsidR="00D85B27" w:rsidRDefault="006D7279" w:rsidP="00D939AA">
      <w:pPr>
        <w:pStyle w:val="Heading"/>
      </w:pPr>
      <w:r>
        <w:t xml:space="preserve">Appendix B –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60306BD"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ins w:id="592" w:author="Andy Kleinhesselink" w:date="2018-10-23T17:58:00Z">
        <w:r w:rsidR="00613786">
          <w:t xml:space="preserve">Figure </w:t>
        </w:r>
        <w:r w:rsidR="00613786">
          <w:rPr>
            <w:noProof/>
          </w:rPr>
          <w:t>3</w:t>
        </w:r>
      </w:ins>
      <w:del w:id="593" w:author="Andy Kleinhesselink" w:date="2018-10-23T17:58:00Z">
        <w:r w:rsidDel="00613786">
          <w:delText xml:space="preserve">Figure </w:delText>
        </w:r>
        <w:r w:rsidDel="00613786">
          <w:rPr>
            <w:noProof/>
          </w:rPr>
          <w:delText>2</w:delText>
        </w:r>
      </w:del>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72670950" w:rsidR="00C15AA1" w:rsidRPr="006D7279" w:rsidRDefault="000412FB" w:rsidP="008A128F">
      <w:pPr>
        <w:pStyle w:val="Caption"/>
      </w:pPr>
      <w:r>
        <w:t xml:space="preserve">Figure B </w:t>
      </w:r>
      <w:r w:rsidR="00D709AF">
        <w:rPr>
          <w:noProof/>
        </w:rPr>
        <w:fldChar w:fldCharType="begin"/>
      </w:r>
      <w:r w:rsidR="00D709AF">
        <w:rPr>
          <w:noProof/>
        </w:rPr>
        <w:instrText xml:space="preserve"> SEQ Figure_B \* ARABIC </w:instrText>
      </w:r>
      <w:r w:rsidR="00D709AF">
        <w:rPr>
          <w:noProof/>
        </w:rPr>
        <w:fldChar w:fldCharType="separate"/>
      </w:r>
      <w:r w:rsidR="00613786">
        <w:rPr>
          <w:noProof/>
        </w:rPr>
        <w:t>1</w:t>
      </w:r>
      <w:r w:rsidR="00D709AF">
        <w:rPr>
          <w:noProof/>
        </w:rP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C the x-axis refers to the different scenarios depicted in A.  </w:t>
      </w:r>
    </w:p>
    <w:sectPr w:rsidR="00C15AA1" w:rsidRPr="006D7279">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Nathan Kraft" w:date="2018-07-09T15:03:00Z" w:initials="NK">
    <w:p w14:paraId="0CBA5929" w14:textId="3B6BD1BD" w:rsidR="00E64BE1" w:rsidRDefault="00E64BE1">
      <w:pPr>
        <w:pStyle w:val="CommentText"/>
      </w:pPr>
      <w:r>
        <w:rPr>
          <w:rStyle w:val="CommentReference"/>
        </w:rPr>
        <w:annotationRef/>
      </w:r>
      <w:r>
        <w:t xml:space="preserve">Just to mix up word choice- revert if needed. </w:t>
      </w:r>
    </w:p>
  </w:comment>
  <w:comment w:id="3" w:author="Nathan Kraft" w:date="2018-07-09T15:16:00Z" w:initials="NK">
    <w:p w14:paraId="259E50EC" w14:textId="2DB9B883" w:rsidR="00E64BE1" w:rsidRDefault="00E64BE1">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5" w:author="Nathan Kraft" w:date="2018-07-09T15:20:00Z" w:initials="NK">
    <w:p w14:paraId="5E0034C4" w14:textId="20A2BBC6" w:rsidR="00E64BE1" w:rsidRDefault="00E64BE1">
      <w:pPr>
        <w:pStyle w:val="CommentText"/>
      </w:pPr>
      <w:r>
        <w:rPr>
          <w:rStyle w:val="CommentReference"/>
        </w:rPr>
        <w:annotationRef/>
      </w:r>
      <w:r>
        <w:t xml:space="preserve">“vast number” is probably hyperbole, unless you are banking hard on the undiscovered microbial and pathogen angle. </w:t>
      </w:r>
    </w:p>
  </w:comment>
  <w:comment w:id="8" w:author="Jonathan Levine" w:date="2018-07-10T12:23:00Z" w:initials="JML">
    <w:p w14:paraId="32B14CD1" w14:textId="7E2EB79B" w:rsidR="00E64BE1" w:rsidRDefault="00E64BE1">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7" w:author="Nathan Kraft" w:date="2018-07-09T15:23:00Z" w:initials="NK">
    <w:p w14:paraId="264CCB48" w14:textId="4EB07EDC" w:rsidR="00E64BE1" w:rsidRDefault="00E64BE1">
      <w:pPr>
        <w:pStyle w:val="CommentText"/>
      </w:pPr>
      <w:r>
        <w:rPr>
          <w:rStyle w:val="CommentReference"/>
        </w:rPr>
        <w:annotationRef/>
      </w:r>
      <w:r>
        <w:t xml:space="preserve">These three sentences can likely be written more compactly if needed. </w:t>
      </w:r>
    </w:p>
    <w:p w14:paraId="6FB68500" w14:textId="77777777" w:rsidR="00E64BE1" w:rsidRDefault="00E64BE1">
      <w:pPr>
        <w:pStyle w:val="CommentText"/>
      </w:pPr>
    </w:p>
    <w:p w14:paraId="15DABCF0" w14:textId="077E694C" w:rsidR="00E64BE1" w:rsidRDefault="00E64BE1">
      <w:pPr>
        <w:pStyle w:val="CommentText"/>
      </w:pPr>
      <w:r>
        <w:t>JML- I have tried to shorten them</w:t>
      </w:r>
    </w:p>
  </w:comment>
  <w:comment w:id="13" w:author="Jonathan Levine" w:date="2018-07-10T16:38:00Z" w:initials="JML">
    <w:p w14:paraId="3712B47E" w14:textId="798C40BA" w:rsidR="00E64BE1" w:rsidRDefault="00E64BE1">
      <w:pPr>
        <w:pStyle w:val="CommentText"/>
      </w:pPr>
      <w:r>
        <w:rPr>
          <w:rStyle w:val="CommentReference"/>
        </w:rPr>
        <w:annotationRef/>
      </w:r>
      <w:r>
        <w:t>You may not like what I have proposed here but I think we need to prepare the reader for why we are doing what we plan to do here.</w:t>
      </w:r>
    </w:p>
  </w:comment>
  <w:comment w:id="77" w:author="Jonathan Levine" w:date="2018-07-11T16:49:00Z" w:initials="JML">
    <w:p w14:paraId="117E3D9E" w14:textId="77777777" w:rsidR="00E64BE1" w:rsidRDefault="00E64BE1" w:rsidP="000D418D">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66" w:author="Nathan Kraft" w:date="2018-10-29T10:45:00Z" w:initials="NK">
    <w:p w14:paraId="72179528" w14:textId="5E508A72" w:rsidR="00E64BE1" w:rsidRDefault="00E64BE1">
      <w:pPr>
        <w:pStyle w:val="CommentText"/>
      </w:pPr>
      <w:r>
        <w:rPr>
          <w:rStyle w:val="CommentReference"/>
        </w:rPr>
        <w:annotationRef/>
      </w:r>
      <w:r>
        <w:t>This line of argument here needs a better logical flow.</w:t>
      </w:r>
    </w:p>
  </w:comment>
  <w:comment w:id="132" w:author="Andy Kleinhesselink" w:date="2018-10-30T16:15:00Z" w:initials="AK">
    <w:p w14:paraId="65CE7B92" w14:textId="77777777" w:rsidR="00E64BE1" w:rsidRDefault="00E64BE1" w:rsidP="007529E8">
      <w:pPr>
        <w:pStyle w:val="CommentText"/>
      </w:pPr>
      <w:r>
        <w:rPr>
          <w:rStyle w:val="CommentReference"/>
        </w:rPr>
        <w:annotationRef/>
      </w:r>
      <w:r>
        <w:t xml:space="preserve">Jonathan, I didn’t know what to do with this idea: </w:t>
      </w:r>
    </w:p>
    <w:p w14:paraId="450A9AC1" w14:textId="77777777" w:rsidR="00E64BE1" w:rsidRDefault="00E64BE1" w:rsidP="007529E8">
      <w:pPr>
        <w:pStyle w:val="CommentText"/>
      </w:pPr>
    </w:p>
    <w:p w14:paraId="757AEB40" w14:textId="3D677545" w:rsidR="00E64BE1" w:rsidRDefault="00E64BE1" w:rsidP="007529E8">
      <w:pPr>
        <w:pStyle w:val="CommentText"/>
      </w:pPr>
      <w:r>
        <w:t xml:space="preserve"> “the question of whether perfect knowledge of pairwise interactions is sufficient to predict the dynamics of more complex systems is fundamentally phenomenological and thus can only be investigated in the context of phenomenological interactions.”</w:t>
      </w:r>
    </w:p>
    <w:p w14:paraId="41341C1F" w14:textId="77777777" w:rsidR="00E64BE1" w:rsidRDefault="00E64BE1" w:rsidP="007529E8">
      <w:pPr>
        <w:pStyle w:val="CommentText"/>
      </w:pPr>
      <w:r>
        <w:rPr>
          <w:rStyle w:val="CommentReference"/>
        </w:rPr>
        <w:annotationRef/>
      </w:r>
    </w:p>
    <w:p w14:paraId="50A48EEC" w14:textId="77777777" w:rsidR="00E64BE1" w:rsidRDefault="00E64BE1" w:rsidP="007529E8">
      <w:pPr>
        <w:pStyle w:val="CommentText"/>
      </w:pPr>
    </w:p>
    <w:p w14:paraId="6825E775" w14:textId="1CF149FA" w:rsidR="00E64BE1" w:rsidRDefault="00E64BE1" w:rsidP="007529E8">
      <w:pPr>
        <w:pStyle w:val="CommentText"/>
      </w:pPr>
      <w:r>
        <w:t xml:space="preserve">I think it’s an important point, but it reads like a rebuttal, and I’m just not sure precisely what idea it is rebutting.  It requires a preceding sentence to set it up.  I think the idea you had in mind is that it rebuts the notion that we can “understand” HOIs through mechanistic models.  Something to the effect: </w:t>
      </w:r>
    </w:p>
    <w:p w14:paraId="16E80200" w14:textId="77777777" w:rsidR="00E64BE1" w:rsidRDefault="00E64BE1" w:rsidP="007529E8">
      <w:pPr>
        <w:pStyle w:val="CommentText"/>
      </w:pPr>
    </w:p>
    <w:p w14:paraId="4E9F5729" w14:textId="6FAFB643" w:rsidR="00E64BE1" w:rsidRDefault="00E64BE1" w:rsidP="00150BAB">
      <w:pPr>
        <w:pStyle w:val="CommentText"/>
      </w:pPr>
      <w:r>
        <w:t>“since mechanistic models cannot include HIOs, one might argue that the issue of higher order interactions is essentially artificial, however, … [insert sentence above]”</w:t>
      </w:r>
    </w:p>
    <w:p w14:paraId="1495B722" w14:textId="77777777" w:rsidR="00E64BE1" w:rsidRDefault="00E64BE1" w:rsidP="007529E8">
      <w:pPr>
        <w:pStyle w:val="CommentText"/>
      </w:pPr>
    </w:p>
    <w:p w14:paraId="34791491" w14:textId="5DA16B14" w:rsidR="00E64BE1" w:rsidRDefault="00E64BE1" w:rsidP="007529E8">
      <w:pPr>
        <w:pStyle w:val="CommentText"/>
      </w:pPr>
      <w:r>
        <w:t xml:space="preserve">Is that right? I’m not sure if that fits in this paragraph.  </w:t>
      </w:r>
    </w:p>
    <w:p w14:paraId="3173C69A" w14:textId="059ACC55" w:rsidR="00E64BE1" w:rsidRDefault="00E64BE1" w:rsidP="00150BAB">
      <w:pPr>
        <w:pStyle w:val="CommentText"/>
        <w:ind w:firstLine="0"/>
      </w:pPr>
    </w:p>
  </w:comment>
  <w:comment w:id="188" w:author="Nathan Kraft" w:date="2018-10-29T10:52:00Z" w:initials="NK">
    <w:p w14:paraId="183C9B6C" w14:textId="51E2EBE2" w:rsidR="00E64BE1" w:rsidRDefault="00E64BE1">
      <w:pPr>
        <w:pStyle w:val="CommentText"/>
      </w:pPr>
      <w:r>
        <w:rPr>
          <w:rStyle w:val="CommentReference"/>
        </w:rPr>
        <w:annotationRef/>
      </w:r>
      <w:r>
        <w:t xml:space="preserve">“counting” is a weird word choice here- it makes it sound like you are in an argument with another research group. </w:t>
      </w:r>
    </w:p>
  </w:comment>
  <w:comment w:id="416" w:author="Jonathan Levine" w:date="2018-10-31T18:06:00Z" w:initials="JML">
    <w:p w14:paraId="0E010AA1" w14:textId="25780E53" w:rsidR="00D86989" w:rsidRDefault="00D86989">
      <w:pPr>
        <w:pStyle w:val="CommentText"/>
      </w:pPr>
      <w:r>
        <w:rPr>
          <w:rStyle w:val="CommentReference"/>
        </w:rPr>
        <w:annotationRef/>
      </w:r>
      <w:r>
        <w:t>They would argue (and I talked to Daniel about this) that individuals within a species are modifying the effects of other individuals within a species.</w:t>
      </w:r>
    </w:p>
  </w:comment>
  <w:comment w:id="436" w:author="Jonathan Levine" w:date="2018-10-31T18:09:00Z" w:initials="JML">
    <w:p w14:paraId="4A7D60A7" w14:textId="73AD3905" w:rsidR="00C64B29" w:rsidRDefault="00C64B29">
      <w:pPr>
        <w:pStyle w:val="CommentText"/>
      </w:pPr>
      <w:r>
        <w:rPr>
          <w:rStyle w:val="CommentReference"/>
        </w:rPr>
        <w:annotationRef/>
      </w:r>
      <w:r>
        <w:t xml:space="preserve">What follows is </w:t>
      </w:r>
      <w:r w:rsidR="00553585">
        <w:t>the older material, so after settling on a definition, I think the older material should be folded into what comes before to make it one long argument.  Othewise I feel that we are starting over after this definition- whatever it may ultimately be.</w:t>
      </w:r>
    </w:p>
  </w:comment>
  <w:comment w:id="452" w:author="Jonathan Levine" w:date="2018-09-26T11:54:00Z" w:initials="JML">
    <w:p w14:paraId="525EF0B3" w14:textId="77777777" w:rsidR="00E64BE1" w:rsidRDefault="00E64BE1" w:rsidP="00014913">
      <w:pPr>
        <w:pStyle w:val="CommentText"/>
      </w:pPr>
      <w:r>
        <w:rPr>
          <w:rStyle w:val="CommentReference"/>
        </w:rPr>
        <w:annotationRef/>
      </w:r>
      <w:r>
        <w:t>Andy- you decide if this information is worthy of main text placement.  My thought was that we wanted to make clear that there may not be a one to one match between additivity and HOI</w:t>
      </w:r>
    </w:p>
  </w:comment>
  <w:comment w:id="459" w:author="Jonathan Levine" w:date="2018-07-11T16:33:00Z" w:initials="JML">
    <w:p w14:paraId="1F44D1B4" w14:textId="77777777" w:rsidR="00E64BE1" w:rsidRDefault="00E64BE1" w:rsidP="00014913">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460" w:author="Andy Kleinhesselink" w:date="2018-10-25T18:48:00Z" w:initials="AK">
    <w:p w14:paraId="2E2DB597" w14:textId="77777777" w:rsidR="00E64BE1" w:rsidRDefault="00E64BE1" w:rsidP="00014913">
      <w:pPr>
        <w:pStyle w:val="CommentText"/>
      </w:pPr>
      <w:r>
        <w:rPr>
          <w:rStyle w:val="CommentReference"/>
        </w:rPr>
        <w:annotationRef/>
      </w:r>
      <w:r>
        <w:t xml:space="preserve">This part is new and pretty rough.  Jonathan gave me some suggestions, verbally, for changes. </w:t>
      </w:r>
    </w:p>
  </w:comment>
  <w:comment w:id="474" w:author="Andy Kleinhesselink" w:date="2018-10-30T22:02:00Z" w:initials="AK">
    <w:p w14:paraId="0A7C5A77" w14:textId="262F4C4E" w:rsidR="00E64BE1" w:rsidRDefault="00E64BE1">
      <w:pPr>
        <w:pStyle w:val="CommentText"/>
      </w:pPr>
      <w:r>
        <w:rPr>
          <w:rStyle w:val="CommentReference"/>
        </w:rPr>
        <w:annotationRef/>
      </w:r>
      <w:r>
        <w:t xml:space="preserve">I’m not sure AMNAT will want boxes.  Maybe this needs to be a new section. </w:t>
      </w:r>
    </w:p>
  </w:comment>
  <w:comment w:id="476" w:author="Nathan Kraft" w:date="2018-07-09T16:08:00Z" w:initials="NK">
    <w:p w14:paraId="0F6E9F88" w14:textId="4B21A2E7" w:rsidR="00E64BE1" w:rsidRDefault="00E64BE1">
      <w:pPr>
        <w:pStyle w:val="CommentText"/>
      </w:pPr>
      <w:r>
        <w:rPr>
          <w:rStyle w:val="CommentReference"/>
        </w:rPr>
        <w:annotationRef/>
      </w:r>
      <w:r>
        <w:t>Might need to be defined at some point or at least cited</w:t>
      </w:r>
    </w:p>
  </w:comment>
  <w:comment w:id="479" w:author="Jonathan Levine" w:date="2018-09-26T11:04:00Z" w:initials="JML">
    <w:p w14:paraId="45583E2F" w14:textId="2BAC70D5" w:rsidR="00E64BE1" w:rsidRDefault="00E64BE1">
      <w:pPr>
        <w:pStyle w:val="CommentText"/>
      </w:pPr>
      <w:r>
        <w:rPr>
          <w:rStyle w:val="CommentReference"/>
        </w:rPr>
        <w:annotationRef/>
      </w:r>
      <w:r>
        <w:t>My sense is that this section is best removed with the main points folded into the next one.  It takes too long to make an abstract point that would be more easily made with the concrete example of the next section.  I have left all the text here but repeated the first paragaph in the next section to demonstrate what I have in mind.  The second paragraph of this section can essentially go in the discussion.</w:t>
      </w:r>
    </w:p>
  </w:comment>
  <w:comment w:id="487" w:author="Andy Kleinhesselink" w:date="2018-10-03T11:58:00Z" w:initials="AK">
    <w:p w14:paraId="1BCC260D" w14:textId="77777777" w:rsidR="00E64BE1" w:rsidRDefault="00E64BE1">
      <w:pPr>
        <w:pStyle w:val="CommentText"/>
      </w:pPr>
      <w:r>
        <w:rPr>
          <w:rStyle w:val="CommentReference"/>
        </w:rPr>
        <w:annotationRef/>
      </w:r>
    </w:p>
    <w:p w14:paraId="65AB0722" w14:textId="2A26AA7A" w:rsidR="00E64BE1" w:rsidRDefault="00E64BE1" w:rsidP="00BC6731">
      <w:pPr>
        <w:pStyle w:val="CommentText"/>
        <w:ind w:firstLine="0"/>
      </w:pPr>
      <w:r>
        <w:t xml:space="preserve">Would “Mediterranean” be more general/appealing? </w:t>
      </w:r>
    </w:p>
  </w:comment>
  <w:comment w:id="498" w:author="Jonathan Levine" w:date="2018-07-15T14:01:00Z" w:initials="JML">
    <w:p w14:paraId="42C7C2CB" w14:textId="6466DEFE" w:rsidR="00E64BE1" w:rsidRDefault="00E64BE1">
      <w:pPr>
        <w:pStyle w:val="CommentText"/>
      </w:pPr>
      <w:r>
        <w:rPr>
          <w:rStyle w:val="CommentReference"/>
        </w:rPr>
        <w:annotationRef/>
      </w:r>
      <w:r>
        <w:t>The use of this greek letter in a model with n as density in notationally confusing.</w:t>
      </w:r>
    </w:p>
  </w:comment>
  <w:comment w:id="499" w:author="Andy Kleinhesselink" w:date="2018-08-21T19:44:00Z" w:initials="AK">
    <w:p w14:paraId="2AD8909B" w14:textId="7DE07D7F" w:rsidR="00E64BE1" w:rsidRDefault="00E64BE1">
      <w:pPr>
        <w:pStyle w:val="CommentText"/>
      </w:pPr>
      <w:r>
        <w:rPr>
          <w:rStyle w:val="CommentReference"/>
        </w:rPr>
        <w:annotationRef/>
      </w:r>
      <w:r>
        <w:t>I changed to tau</w:t>
      </w:r>
    </w:p>
  </w:comment>
  <w:comment w:id="513" w:author="Jonathan Levine" w:date="2018-09-26T15:42:00Z" w:initials="JML">
    <w:p w14:paraId="52DE8C89" w14:textId="77777777" w:rsidR="00E64BE1" w:rsidRDefault="00E64BE1" w:rsidP="00DA3D20">
      <w:pPr>
        <w:pStyle w:val="CommentText"/>
      </w:pPr>
      <w:r>
        <w:rPr>
          <w:rStyle w:val="CommentReference"/>
        </w:rPr>
        <w:annotationRef/>
      </w:r>
      <w:r>
        <w:t xml:space="preserve">I think that calling is “single species competition” is confusing because that sounds like intraspecific competition.  </w:t>
      </w:r>
    </w:p>
  </w:comment>
  <w:comment w:id="514" w:author="Nathan Kraft" w:date="2018-10-29T10:57:00Z" w:initials="NK">
    <w:p w14:paraId="3DABDCEE" w14:textId="104442D6" w:rsidR="00E64BE1" w:rsidRDefault="00E64BE1">
      <w:pPr>
        <w:pStyle w:val="CommentText"/>
      </w:pPr>
      <w:r>
        <w:rPr>
          <w:rStyle w:val="CommentReference"/>
        </w:rPr>
        <w:annotationRef/>
      </w:r>
      <w:r>
        <w:t>Variable?</w:t>
      </w:r>
    </w:p>
  </w:comment>
  <w:comment w:id="517" w:author="Jonathan Levine" w:date="2018-09-26T16:06:00Z" w:initials="JML">
    <w:p w14:paraId="579B573B" w14:textId="28E669A5" w:rsidR="00E64BE1" w:rsidRDefault="00E64BE1">
      <w:pPr>
        <w:pStyle w:val="CommentText"/>
      </w:pPr>
      <w:r>
        <w:rPr>
          <w:rStyle w:val="CommentReference"/>
        </w:rPr>
        <w:annotationRef/>
      </w:r>
      <w:r>
        <w:t>This section is great.</w:t>
      </w:r>
    </w:p>
  </w:comment>
  <w:comment w:id="520" w:author="Jonathan Levine" w:date="2018-09-26T16:03:00Z" w:initials="JML">
    <w:p w14:paraId="2A54E841" w14:textId="3F2204C2" w:rsidR="00E64BE1" w:rsidRDefault="00E64BE1">
      <w:pPr>
        <w:pStyle w:val="CommentText"/>
      </w:pPr>
      <w:r>
        <w:rPr>
          <w:rStyle w:val="CommentReference"/>
        </w:rPr>
        <w:annotationRef/>
      </w:r>
      <w:r>
        <w:t xml:space="preserve">I think this calls for a figure showing resource drawdown by a set of e.g. ten individuals of each species.  </w:t>
      </w:r>
    </w:p>
  </w:comment>
  <w:comment w:id="531" w:author="Jonathan Levine" w:date="2018-09-26T16:06:00Z" w:initials="JML">
    <w:p w14:paraId="6D8D4361" w14:textId="531C1EDF" w:rsidR="00E64BE1" w:rsidRDefault="00E64BE1">
      <w:pPr>
        <w:pStyle w:val="CommentText"/>
      </w:pPr>
      <w:r>
        <w:rPr>
          <w:rStyle w:val="CommentReference"/>
        </w:rPr>
        <w:annotationRef/>
      </w:r>
      <w:r>
        <w:t>This is great, but I think you need to spell out the logical pathway here.</w:t>
      </w:r>
    </w:p>
  </w:comment>
  <w:comment w:id="546" w:author="Jonathan Levine" w:date="2018-09-26T16:17:00Z" w:initials="JML">
    <w:p w14:paraId="77EC88B1" w14:textId="1D6A3DBC" w:rsidR="00E64BE1" w:rsidRDefault="00E64BE1">
      <w:pPr>
        <w:pStyle w:val="CommentText"/>
      </w:pPr>
      <w:r>
        <w:rPr>
          <w:rStyle w:val="CommentReference"/>
        </w:rPr>
        <w:annotationRef/>
      </w:r>
      <w:r>
        <w:t>You should be able to test this with a little simulation right.  I do not see the need to make it a hypothetical.</w:t>
      </w:r>
    </w:p>
  </w:comment>
  <w:comment w:id="547" w:author="Andy Kleinhesselink" w:date="2018-09-14T17:19:00Z" w:initials="AK">
    <w:p w14:paraId="32050376" w14:textId="73840525" w:rsidR="00E64BE1" w:rsidRDefault="00E64BE1">
      <w:pPr>
        <w:pStyle w:val="CommentText"/>
      </w:pPr>
      <w:r>
        <w:rPr>
          <w:rStyle w:val="CommentReference"/>
        </w:rPr>
        <w:annotationRef/>
      </w:r>
      <w:r>
        <w:t xml:space="preserve">The flipside to this point is that plant biomass also fluctuates greatly during the season.  It goes from seed to adult plant.  This means there is a lot of room for non-linearities to compound and cause non-additive effects (hand-wavy..).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E64BE1" w:rsidRDefault="00E64BE1">
      <w:pPr>
        <w:pStyle w:val="CommentText"/>
      </w:pPr>
    </w:p>
    <w:p w14:paraId="3CDE97FC" w14:textId="2A06354B" w:rsidR="00E64BE1" w:rsidRDefault="00E64BE1">
      <w:pPr>
        <w:pStyle w:val="CommentText"/>
      </w:pPr>
      <w:r>
        <w:t>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20 year time step.  Not only do I think this is worth adding, but I also think that this is the place to bring up the paragraph I suggest removing above, stating that one solution to HOIs is to change the time step of your analysis.</w:t>
      </w:r>
    </w:p>
  </w:comment>
  <w:comment w:id="550" w:author="Jonathan Levine" w:date="2018-07-15T14:53:00Z" w:initials="JML">
    <w:p w14:paraId="67BBB3A4" w14:textId="1414C382" w:rsidR="00E64BE1" w:rsidRDefault="00E64BE1">
      <w:pPr>
        <w:pStyle w:val="CommentText"/>
      </w:pPr>
      <w:r>
        <w:rPr>
          <w:rStyle w:val="CommentReference"/>
        </w:rPr>
        <w:annotationRef/>
      </w:r>
      <w:r>
        <w:t xml:space="preserve">Excellent point.  </w:t>
      </w:r>
    </w:p>
  </w:comment>
  <w:comment w:id="570" w:author="Andy Kleinhesselink" w:date="2018-09-14T17:25:00Z" w:initials="AK">
    <w:p w14:paraId="01570BBF" w14:textId="14B43EEC" w:rsidR="00E64BE1" w:rsidRDefault="00E64BE1">
      <w:pPr>
        <w:pStyle w:val="CommentText"/>
      </w:pPr>
      <w:r>
        <w:rPr>
          <w:rStyle w:val="CommentReference"/>
        </w:rPr>
        <w:annotationRef/>
      </w:r>
      <w:r>
        <w:t xml:space="preserve">I could add cute drawings of plants to this if you guys think that would improve the appeal. </w:t>
      </w:r>
    </w:p>
  </w:comment>
  <w:comment w:id="572" w:author="Nathan Kraft" w:date="2018-10-29T10:58:00Z" w:initials="NK">
    <w:p w14:paraId="6B31B705" w14:textId="4637C802" w:rsidR="00E64BE1" w:rsidRDefault="00E64BE1">
      <w:pPr>
        <w:pStyle w:val="CommentText"/>
      </w:pPr>
      <w:r>
        <w:rPr>
          <w:rStyle w:val="CommentReference"/>
        </w:rPr>
        <w:annotationRef/>
      </w:r>
      <w:r>
        <w:t xml:space="preserve">We can use Joann’s line drawings if it might help. </w:t>
      </w:r>
    </w:p>
  </w:comment>
  <w:comment w:id="576" w:author="Jonathan Levine" w:date="2018-09-26T15:18:00Z" w:initials="JML">
    <w:p w14:paraId="0315BE02" w14:textId="79280C38" w:rsidR="00E64BE1" w:rsidRDefault="00E64BE1">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579" w:author="Nathan Kraft" w:date="2018-10-29T10:59:00Z" w:initials="NK">
    <w:p w14:paraId="4CBFF1F6" w14:textId="1EEFCADE" w:rsidR="00E64BE1" w:rsidRDefault="00E64BE1">
      <w:pPr>
        <w:pStyle w:val="CommentText"/>
      </w:pPr>
      <w:r>
        <w:rPr>
          <w:rStyle w:val="CommentReference"/>
        </w:rPr>
        <w:annotationRef/>
      </w:r>
      <w:r>
        <w:t>Grey bar across top of panels is bit more than you need I think- could simplify. Axis font sizes are getting small- this figure can be reproduced pretty compactly if the font sizes are large enough, which is a good thing.</w:t>
      </w:r>
    </w:p>
  </w:comment>
  <w:comment w:id="581" w:author="Jonathan Levine" w:date="2018-09-26T16:02:00Z" w:initials="JML">
    <w:p w14:paraId="4FC90BBF" w14:textId="504BD759" w:rsidR="00E64BE1" w:rsidRDefault="00E64BE1">
      <w:pPr>
        <w:pStyle w:val="CommentText"/>
      </w:pPr>
      <w:r>
        <w:rPr>
          <w:rStyle w:val="CommentReference"/>
        </w:rPr>
        <w:annotationRef/>
      </w:r>
      <w:r>
        <w:t xml:space="preserve">You could make these prettier.  Also, the legend should add the word density after “Late Species”, etc for each panel.  </w:t>
      </w:r>
    </w:p>
  </w:comment>
  <w:comment w:id="582" w:author="Nathan Kraft" w:date="2018-10-29T11:00:00Z" w:initials="NK">
    <w:p w14:paraId="0ACE0503" w14:textId="26436A57" w:rsidR="00E64BE1" w:rsidRDefault="00E64BE1">
      <w:pPr>
        <w:pStyle w:val="CommentText"/>
      </w:pPr>
      <w:r>
        <w:rPr>
          <w:rStyle w:val="CommentReference"/>
        </w:rPr>
        <w:annotationRef/>
      </w:r>
      <w:r>
        <w:t xml:space="preserve">Font sizes are too small; and the greyscale will probably not reproduce well in print- I suggest either using color or using different line types (dash, etc) to help. </w:t>
      </w:r>
    </w:p>
  </w:comment>
  <w:comment w:id="588" w:author="Nathan Kraft" w:date="2018-10-29T11:02:00Z" w:initials="NK">
    <w:p w14:paraId="2EC0EF57" w14:textId="64EAFC6D" w:rsidR="00E64BE1" w:rsidRDefault="00E64BE1">
      <w:pPr>
        <w:pStyle w:val="CommentText"/>
      </w:pPr>
      <w:r>
        <w:rPr>
          <w:rStyle w:val="CommentReference"/>
        </w:rPr>
        <w:annotationRef/>
      </w:r>
      <w:r>
        <w:t>Font sizes are too small- why color on the border but not the fill? I’d either go full color or use different fill types for the bars but keep it B&amp;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A5929" w15:done="0"/>
  <w15:commentEx w15:paraId="259E50EC" w15:done="0"/>
  <w15:commentEx w15:paraId="5E0034C4" w15:done="0"/>
  <w15:commentEx w15:paraId="32B14CD1" w15:done="0"/>
  <w15:commentEx w15:paraId="15DABCF0" w15:done="0"/>
  <w15:commentEx w15:paraId="3712B47E" w15:done="0"/>
  <w15:commentEx w15:paraId="117E3D9E" w15:done="0"/>
  <w15:commentEx w15:paraId="72179528" w15:done="0"/>
  <w15:commentEx w15:paraId="3173C69A" w15:done="0"/>
  <w15:commentEx w15:paraId="183C9B6C" w15:done="0"/>
  <w15:commentEx w15:paraId="0E010AA1" w15:done="0"/>
  <w15:commentEx w15:paraId="4A7D60A7" w15:done="0"/>
  <w15:commentEx w15:paraId="525EF0B3" w15:done="0"/>
  <w15:commentEx w15:paraId="1F44D1B4" w15:done="0"/>
  <w15:commentEx w15:paraId="2E2DB597" w15:done="0"/>
  <w15:commentEx w15:paraId="0A7C5A77" w15:done="0"/>
  <w15:commentEx w15:paraId="0F6E9F88" w15:done="0"/>
  <w15:commentEx w15:paraId="45583E2F" w15:done="0"/>
  <w15:commentEx w15:paraId="65AB0722" w15:done="0"/>
  <w15:commentEx w15:paraId="42C7C2CB" w15:done="0"/>
  <w15:commentEx w15:paraId="2AD8909B" w15:paraIdParent="42C7C2CB" w15:done="0"/>
  <w15:commentEx w15:paraId="52DE8C89" w15:done="0"/>
  <w15:commentEx w15:paraId="3DABDCEE" w15:done="0"/>
  <w15:commentEx w15:paraId="579B573B" w15:done="0"/>
  <w15:commentEx w15:paraId="2A54E841" w15:done="0"/>
  <w15:commentEx w15:paraId="6D8D4361" w15:done="0"/>
  <w15:commentEx w15:paraId="77EC88B1" w15:done="0"/>
  <w15:commentEx w15:paraId="3CDE97FC" w15:done="0"/>
  <w15:commentEx w15:paraId="67BBB3A4" w15:done="0"/>
  <w15:commentEx w15:paraId="01570BBF" w15:done="0"/>
  <w15:commentEx w15:paraId="6B31B705" w15:done="0"/>
  <w15:commentEx w15:paraId="0315BE02" w15:done="0"/>
  <w15:commentEx w15:paraId="4CBFF1F6" w15:done="0"/>
  <w15:commentEx w15:paraId="4FC90BBF" w15:done="0"/>
  <w15:commentEx w15:paraId="0ACE0503" w15:done="0"/>
  <w15:commentEx w15:paraId="2EC0EF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32B14CD1" w16cid:durableId="1EF1E2A0"/>
  <w16cid:commentId w16cid:paraId="15DABCF0" w16cid:durableId="1EF1E2A1"/>
  <w16cid:commentId w16cid:paraId="3712B47E" w16cid:durableId="1EF1E2A4"/>
  <w16cid:commentId w16cid:paraId="117E3D9E" w16cid:durableId="1F5F255E"/>
  <w16cid:commentId w16cid:paraId="72179528" w16cid:durableId="1F816355"/>
  <w16cid:commentId w16cid:paraId="3173C69A" w16cid:durableId="1F830211"/>
  <w16cid:commentId w16cid:paraId="183C9B6C" w16cid:durableId="1F8164FC"/>
  <w16cid:commentId w16cid:paraId="0E010AA1" w16cid:durableId="1F8543D8"/>
  <w16cid:commentId w16cid:paraId="4A7D60A7" w16cid:durableId="1F8543D9"/>
  <w16cid:commentId w16cid:paraId="525EF0B3" w16cid:durableId="1F5F2567"/>
  <w16cid:commentId w16cid:paraId="1F44D1B4" w16cid:durableId="1EF1E2B2"/>
  <w16cid:commentId w16cid:paraId="2E2DB597" w16cid:durableId="1F835167"/>
  <w16cid:commentId w16cid:paraId="0A7C5A77" w16cid:durableId="1F835390"/>
  <w16cid:commentId w16cid:paraId="0F6E9F88" w16cid:durableId="1F3A517A"/>
  <w16cid:commentId w16cid:paraId="45583E2F" w16cid:durableId="1F5F256B"/>
  <w16cid:commentId w16cid:paraId="65AB0722" w16cid:durableId="1F5F2D82"/>
  <w16cid:commentId w16cid:paraId="42C7C2CB" w16cid:durableId="1F3A5183"/>
  <w16cid:commentId w16cid:paraId="2AD8909B" w16cid:durableId="1F26EA22"/>
  <w16cid:commentId w16cid:paraId="52DE8C89" w16cid:durableId="1F5F2578"/>
  <w16cid:commentId w16cid:paraId="3DABDCEE" w16cid:durableId="1F81660D"/>
  <w16cid:commentId w16cid:paraId="579B573B" w16cid:durableId="1F5F2579"/>
  <w16cid:commentId w16cid:paraId="2A54E841" w16cid:durableId="1F5F257A"/>
  <w16cid:commentId w16cid:paraId="6D8D4361" w16cid:durableId="1F5F257C"/>
  <w16cid:commentId w16cid:paraId="77EC88B1" w16cid:durableId="1F5F257D"/>
  <w16cid:commentId w16cid:paraId="3CDE97FC" w16cid:durableId="1F5F257E"/>
  <w16cid:commentId w16cid:paraId="67BBB3A4" w16cid:durableId="1F26CDED"/>
  <w16cid:commentId w16cid:paraId="01570BBF" w16cid:durableId="1F466D7E"/>
  <w16cid:commentId w16cid:paraId="6B31B705" w16cid:durableId="1F816647"/>
  <w16cid:commentId w16cid:paraId="0315BE02" w16cid:durableId="1F5F2581"/>
  <w16cid:commentId w16cid:paraId="4CBFF1F6" w16cid:durableId="1F816679"/>
  <w16cid:commentId w16cid:paraId="4FC90BBF" w16cid:durableId="1F5F2582"/>
  <w16cid:commentId w16cid:paraId="0ACE0503" w16cid:durableId="1F8166DD"/>
  <w16cid:commentId w16cid:paraId="2EC0EF57" w16cid:durableId="1F8167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280694" w14:textId="77777777" w:rsidR="00AC43F6" w:rsidRDefault="00AC43F6">
      <w:pPr>
        <w:spacing w:after="0"/>
      </w:pPr>
      <w:r>
        <w:separator/>
      </w:r>
    </w:p>
  </w:endnote>
  <w:endnote w:type="continuationSeparator" w:id="0">
    <w:p w14:paraId="491E9FDD" w14:textId="77777777" w:rsidR="00AC43F6" w:rsidRDefault="00AC43F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E64BE1" w:rsidRDefault="00E64BE1">
    <w:pPr>
      <w:pStyle w:val="Footer"/>
      <w:jc w:val="right"/>
    </w:pPr>
    <w:r>
      <w:fldChar w:fldCharType="begin"/>
    </w:r>
    <w:r>
      <w:instrText>PAGE</w:instrText>
    </w:r>
    <w:r>
      <w:fldChar w:fldCharType="separate"/>
    </w:r>
    <w:r w:rsidR="00553585">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408D3" w14:textId="77777777" w:rsidR="00AC43F6" w:rsidRDefault="00AC43F6">
      <w:pPr>
        <w:spacing w:after="0"/>
      </w:pPr>
      <w:r>
        <w:separator/>
      </w:r>
    </w:p>
  </w:footnote>
  <w:footnote w:type="continuationSeparator" w:id="0">
    <w:p w14:paraId="246E6F3C" w14:textId="77777777" w:rsidR="00AC43F6" w:rsidRDefault="00AC43F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1DB6"/>
    <w:rsid w:val="00022209"/>
    <w:rsid w:val="00024622"/>
    <w:rsid w:val="00025789"/>
    <w:rsid w:val="00030770"/>
    <w:rsid w:val="0003256E"/>
    <w:rsid w:val="00036F83"/>
    <w:rsid w:val="000407E9"/>
    <w:rsid w:val="000412FB"/>
    <w:rsid w:val="000423C1"/>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D1683"/>
    <w:rsid w:val="000D418D"/>
    <w:rsid w:val="000E2D60"/>
    <w:rsid w:val="000E4052"/>
    <w:rsid w:val="000E7EAC"/>
    <w:rsid w:val="000F73D1"/>
    <w:rsid w:val="00104C42"/>
    <w:rsid w:val="00115C56"/>
    <w:rsid w:val="00125A2C"/>
    <w:rsid w:val="0012796D"/>
    <w:rsid w:val="00132B92"/>
    <w:rsid w:val="001346A4"/>
    <w:rsid w:val="001356B1"/>
    <w:rsid w:val="00136E54"/>
    <w:rsid w:val="00140180"/>
    <w:rsid w:val="00141AE0"/>
    <w:rsid w:val="00142FC0"/>
    <w:rsid w:val="001461C8"/>
    <w:rsid w:val="00147BF8"/>
    <w:rsid w:val="00150BAB"/>
    <w:rsid w:val="00154223"/>
    <w:rsid w:val="00154BF0"/>
    <w:rsid w:val="00155BFB"/>
    <w:rsid w:val="00163557"/>
    <w:rsid w:val="00165CD7"/>
    <w:rsid w:val="00167504"/>
    <w:rsid w:val="00171A6B"/>
    <w:rsid w:val="00171AAC"/>
    <w:rsid w:val="00171E83"/>
    <w:rsid w:val="00175B82"/>
    <w:rsid w:val="00181318"/>
    <w:rsid w:val="001813E9"/>
    <w:rsid w:val="00183126"/>
    <w:rsid w:val="00185210"/>
    <w:rsid w:val="001858A4"/>
    <w:rsid w:val="00193660"/>
    <w:rsid w:val="00195151"/>
    <w:rsid w:val="001A68E9"/>
    <w:rsid w:val="001A7596"/>
    <w:rsid w:val="001A7FAE"/>
    <w:rsid w:val="001B24A7"/>
    <w:rsid w:val="001B5599"/>
    <w:rsid w:val="001C4C8E"/>
    <w:rsid w:val="001C76DC"/>
    <w:rsid w:val="001D181A"/>
    <w:rsid w:val="001D377E"/>
    <w:rsid w:val="001E1A88"/>
    <w:rsid w:val="001E683B"/>
    <w:rsid w:val="001E7750"/>
    <w:rsid w:val="001E7E3D"/>
    <w:rsid w:val="001F342D"/>
    <w:rsid w:val="001F3D0E"/>
    <w:rsid w:val="001F66FC"/>
    <w:rsid w:val="00201805"/>
    <w:rsid w:val="00206EC9"/>
    <w:rsid w:val="002070A9"/>
    <w:rsid w:val="00222153"/>
    <w:rsid w:val="0023375E"/>
    <w:rsid w:val="00235288"/>
    <w:rsid w:val="00235A1D"/>
    <w:rsid w:val="00236F8E"/>
    <w:rsid w:val="00237247"/>
    <w:rsid w:val="00242093"/>
    <w:rsid w:val="002422AD"/>
    <w:rsid w:val="0024253F"/>
    <w:rsid w:val="00250DE2"/>
    <w:rsid w:val="0025446F"/>
    <w:rsid w:val="00256167"/>
    <w:rsid w:val="00264E89"/>
    <w:rsid w:val="00282E26"/>
    <w:rsid w:val="00283064"/>
    <w:rsid w:val="00283422"/>
    <w:rsid w:val="002865CB"/>
    <w:rsid w:val="00286FFE"/>
    <w:rsid w:val="002916DB"/>
    <w:rsid w:val="00291AB6"/>
    <w:rsid w:val="002931CC"/>
    <w:rsid w:val="0029570D"/>
    <w:rsid w:val="002961A2"/>
    <w:rsid w:val="002A42D8"/>
    <w:rsid w:val="002A58BE"/>
    <w:rsid w:val="002A7ABC"/>
    <w:rsid w:val="002B0D88"/>
    <w:rsid w:val="002B6912"/>
    <w:rsid w:val="002C11CA"/>
    <w:rsid w:val="002C1318"/>
    <w:rsid w:val="002C1DF5"/>
    <w:rsid w:val="002C2294"/>
    <w:rsid w:val="002C5F28"/>
    <w:rsid w:val="002C7770"/>
    <w:rsid w:val="002D1422"/>
    <w:rsid w:val="002D29FF"/>
    <w:rsid w:val="002D7549"/>
    <w:rsid w:val="002E2E0F"/>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457D"/>
    <w:rsid w:val="0032539D"/>
    <w:rsid w:val="00327309"/>
    <w:rsid w:val="0032749A"/>
    <w:rsid w:val="00335CBC"/>
    <w:rsid w:val="003431F6"/>
    <w:rsid w:val="00345F27"/>
    <w:rsid w:val="00350B62"/>
    <w:rsid w:val="00356459"/>
    <w:rsid w:val="00357DD5"/>
    <w:rsid w:val="00362941"/>
    <w:rsid w:val="003666F9"/>
    <w:rsid w:val="00366918"/>
    <w:rsid w:val="00366E5F"/>
    <w:rsid w:val="00373187"/>
    <w:rsid w:val="003768E1"/>
    <w:rsid w:val="00377F99"/>
    <w:rsid w:val="0038260F"/>
    <w:rsid w:val="003840B0"/>
    <w:rsid w:val="00386CB5"/>
    <w:rsid w:val="00386DC9"/>
    <w:rsid w:val="00390672"/>
    <w:rsid w:val="003913E9"/>
    <w:rsid w:val="00392607"/>
    <w:rsid w:val="00392BBB"/>
    <w:rsid w:val="0039344F"/>
    <w:rsid w:val="00396562"/>
    <w:rsid w:val="003A222A"/>
    <w:rsid w:val="003A78DE"/>
    <w:rsid w:val="003B126A"/>
    <w:rsid w:val="003B1848"/>
    <w:rsid w:val="003B229D"/>
    <w:rsid w:val="003B23BC"/>
    <w:rsid w:val="003C16DF"/>
    <w:rsid w:val="003C4452"/>
    <w:rsid w:val="003C462E"/>
    <w:rsid w:val="003C4E20"/>
    <w:rsid w:val="003D12E0"/>
    <w:rsid w:val="003D6101"/>
    <w:rsid w:val="003D6332"/>
    <w:rsid w:val="003E382F"/>
    <w:rsid w:val="003E6BC1"/>
    <w:rsid w:val="003E6E06"/>
    <w:rsid w:val="003F035E"/>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2F75"/>
    <w:rsid w:val="00482FE2"/>
    <w:rsid w:val="004872F2"/>
    <w:rsid w:val="00491490"/>
    <w:rsid w:val="004A7CD3"/>
    <w:rsid w:val="004B030A"/>
    <w:rsid w:val="004B2868"/>
    <w:rsid w:val="004B29D8"/>
    <w:rsid w:val="004B2F46"/>
    <w:rsid w:val="004B70FE"/>
    <w:rsid w:val="004B7D03"/>
    <w:rsid w:val="004B7E48"/>
    <w:rsid w:val="004C0FE8"/>
    <w:rsid w:val="004C44FD"/>
    <w:rsid w:val="004C4E00"/>
    <w:rsid w:val="004C6A66"/>
    <w:rsid w:val="004C7A45"/>
    <w:rsid w:val="004D0A07"/>
    <w:rsid w:val="004D2A59"/>
    <w:rsid w:val="004D74CD"/>
    <w:rsid w:val="004E3A4F"/>
    <w:rsid w:val="004E3F0A"/>
    <w:rsid w:val="004F1562"/>
    <w:rsid w:val="0050150B"/>
    <w:rsid w:val="00502128"/>
    <w:rsid w:val="005052D7"/>
    <w:rsid w:val="00506580"/>
    <w:rsid w:val="0051421D"/>
    <w:rsid w:val="005142CC"/>
    <w:rsid w:val="00515D8D"/>
    <w:rsid w:val="005209EA"/>
    <w:rsid w:val="0052115B"/>
    <w:rsid w:val="005222BA"/>
    <w:rsid w:val="00524B65"/>
    <w:rsid w:val="00525B6E"/>
    <w:rsid w:val="005305EF"/>
    <w:rsid w:val="005314BD"/>
    <w:rsid w:val="005329FC"/>
    <w:rsid w:val="00534E1B"/>
    <w:rsid w:val="005372DC"/>
    <w:rsid w:val="00540AF2"/>
    <w:rsid w:val="00540DA5"/>
    <w:rsid w:val="00541FCE"/>
    <w:rsid w:val="00542765"/>
    <w:rsid w:val="00550352"/>
    <w:rsid w:val="005505BB"/>
    <w:rsid w:val="00550788"/>
    <w:rsid w:val="00553202"/>
    <w:rsid w:val="00553585"/>
    <w:rsid w:val="0055416F"/>
    <w:rsid w:val="00555918"/>
    <w:rsid w:val="005561EF"/>
    <w:rsid w:val="00563CD4"/>
    <w:rsid w:val="00563FF5"/>
    <w:rsid w:val="0056606B"/>
    <w:rsid w:val="00571A8C"/>
    <w:rsid w:val="00582F89"/>
    <w:rsid w:val="00583522"/>
    <w:rsid w:val="00586936"/>
    <w:rsid w:val="005871E0"/>
    <w:rsid w:val="00587DB2"/>
    <w:rsid w:val="00593B78"/>
    <w:rsid w:val="00595679"/>
    <w:rsid w:val="00595B06"/>
    <w:rsid w:val="005967FA"/>
    <w:rsid w:val="005A2951"/>
    <w:rsid w:val="005A5626"/>
    <w:rsid w:val="005B1E48"/>
    <w:rsid w:val="005B77EB"/>
    <w:rsid w:val="005C105D"/>
    <w:rsid w:val="005C60B9"/>
    <w:rsid w:val="005C7DF9"/>
    <w:rsid w:val="005D1919"/>
    <w:rsid w:val="005E21C2"/>
    <w:rsid w:val="005E254B"/>
    <w:rsid w:val="005E388B"/>
    <w:rsid w:val="005E6FDA"/>
    <w:rsid w:val="005E7D95"/>
    <w:rsid w:val="005F5537"/>
    <w:rsid w:val="005F57F2"/>
    <w:rsid w:val="00604E05"/>
    <w:rsid w:val="00605492"/>
    <w:rsid w:val="0061034E"/>
    <w:rsid w:val="006103C8"/>
    <w:rsid w:val="006108D0"/>
    <w:rsid w:val="006131C7"/>
    <w:rsid w:val="00613786"/>
    <w:rsid w:val="00613E37"/>
    <w:rsid w:val="006142EE"/>
    <w:rsid w:val="00616BAF"/>
    <w:rsid w:val="00617141"/>
    <w:rsid w:val="00620A7E"/>
    <w:rsid w:val="006245D6"/>
    <w:rsid w:val="006249DF"/>
    <w:rsid w:val="00633D92"/>
    <w:rsid w:val="00635361"/>
    <w:rsid w:val="0063756B"/>
    <w:rsid w:val="0063785D"/>
    <w:rsid w:val="00641C2F"/>
    <w:rsid w:val="00642B7F"/>
    <w:rsid w:val="00643FA1"/>
    <w:rsid w:val="00645793"/>
    <w:rsid w:val="006564A4"/>
    <w:rsid w:val="00661CB0"/>
    <w:rsid w:val="00674D02"/>
    <w:rsid w:val="006776FA"/>
    <w:rsid w:val="006814C9"/>
    <w:rsid w:val="006827ED"/>
    <w:rsid w:val="00682836"/>
    <w:rsid w:val="006852EC"/>
    <w:rsid w:val="00694199"/>
    <w:rsid w:val="0069477D"/>
    <w:rsid w:val="00696E1C"/>
    <w:rsid w:val="006A001D"/>
    <w:rsid w:val="006A0465"/>
    <w:rsid w:val="006A0FD1"/>
    <w:rsid w:val="006A1B59"/>
    <w:rsid w:val="006A2EBB"/>
    <w:rsid w:val="006B266A"/>
    <w:rsid w:val="006B4336"/>
    <w:rsid w:val="006B7C91"/>
    <w:rsid w:val="006D02EA"/>
    <w:rsid w:val="006D5FDA"/>
    <w:rsid w:val="006D7279"/>
    <w:rsid w:val="006E0AFD"/>
    <w:rsid w:val="006E30B0"/>
    <w:rsid w:val="006E4237"/>
    <w:rsid w:val="006E4B1F"/>
    <w:rsid w:val="006E7A89"/>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66E5"/>
    <w:rsid w:val="00737CDF"/>
    <w:rsid w:val="007427A4"/>
    <w:rsid w:val="00745446"/>
    <w:rsid w:val="00746378"/>
    <w:rsid w:val="007529E8"/>
    <w:rsid w:val="007543E5"/>
    <w:rsid w:val="007557F2"/>
    <w:rsid w:val="0075755E"/>
    <w:rsid w:val="007613CD"/>
    <w:rsid w:val="00762A08"/>
    <w:rsid w:val="00762A58"/>
    <w:rsid w:val="00762F8F"/>
    <w:rsid w:val="00765D60"/>
    <w:rsid w:val="00770609"/>
    <w:rsid w:val="007722B8"/>
    <w:rsid w:val="00775E0E"/>
    <w:rsid w:val="00777505"/>
    <w:rsid w:val="00782BCD"/>
    <w:rsid w:val="00786CE8"/>
    <w:rsid w:val="00786DC7"/>
    <w:rsid w:val="00794189"/>
    <w:rsid w:val="0079504F"/>
    <w:rsid w:val="00796F19"/>
    <w:rsid w:val="00797669"/>
    <w:rsid w:val="007A16C0"/>
    <w:rsid w:val="007A229F"/>
    <w:rsid w:val="007A2BB7"/>
    <w:rsid w:val="007A4D6F"/>
    <w:rsid w:val="007A5076"/>
    <w:rsid w:val="007A53E0"/>
    <w:rsid w:val="007A5FD9"/>
    <w:rsid w:val="007B06ED"/>
    <w:rsid w:val="007B137A"/>
    <w:rsid w:val="007B2B9A"/>
    <w:rsid w:val="007B3A2B"/>
    <w:rsid w:val="007B5C63"/>
    <w:rsid w:val="007C09B3"/>
    <w:rsid w:val="007C13D7"/>
    <w:rsid w:val="007C5074"/>
    <w:rsid w:val="007C6ED7"/>
    <w:rsid w:val="007D15EE"/>
    <w:rsid w:val="007D23D7"/>
    <w:rsid w:val="007D41F0"/>
    <w:rsid w:val="007D4E37"/>
    <w:rsid w:val="007D5CD2"/>
    <w:rsid w:val="007E6387"/>
    <w:rsid w:val="007F10AC"/>
    <w:rsid w:val="007F2B64"/>
    <w:rsid w:val="007F344C"/>
    <w:rsid w:val="007F5B3C"/>
    <w:rsid w:val="007F6090"/>
    <w:rsid w:val="008017B3"/>
    <w:rsid w:val="00801FF0"/>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7F1E"/>
    <w:rsid w:val="0085240E"/>
    <w:rsid w:val="00852C69"/>
    <w:rsid w:val="00854D5C"/>
    <w:rsid w:val="00855A32"/>
    <w:rsid w:val="00861762"/>
    <w:rsid w:val="0086361A"/>
    <w:rsid w:val="00871ECE"/>
    <w:rsid w:val="00874D10"/>
    <w:rsid w:val="0087569B"/>
    <w:rsid w:val="00877B92"/>
    <w:rsid w:val="008817B9"/>
    <w:rsid w:val="00882334"/>
    <w:rsid w:val="008829A7"/>
    <w:rsid w:val="0088315A"/>
    <w:rsid w:val="00896B38"/>
    <w:rsid w:val="008A10A6"/>
    <w:rsid w:val="008A121F"/>
    <w:rsid w:val="008A128F"/>
    <w:rsid w:val="008A671C"/>
    <w:rsid w:val="008A72E9"/>
    <w:rsid w:val="008B1071"/>
    <w:rsid w:val="008B18CA"/>
    <w:rsid w:val="008B1A03"/>
    <w:rsid w:val="008C1C38"/>
    <w:rsid w:val="008C304A"/>
    <w:rsid w:val="008D0335"/>
    <w:rsid w:val="008D2BE6"/>
    <w:rsid w:val="008D763A"/>
    <w:rsid w:val="008E1024"/>
    <w:rsid w:val="008F0239"/>
    <w:rsid w:val="008F10EC"/>
    <w:rsid w:val="008F75DD"/>
    <w:rsid w:val="00900591"/>
    <w:rsid w:val="00902BFF"/>
    <w:rsid w:val="00903029"/>
    <w:rsid w:val="0090565B"/>
    <w:rsid w:val="0091020A"/>
    <w:rsid w:val="00912917"/>
    <w:rsid w:val="009173B3"/>
    <w:rsid w:val="00917F8B"/>
    <w:rsid w:val="009205B1"/>
    <w:rsid w:val="00923E50"/>
    <w:rsid w:val="00927C9B"/>
    <w:rsid w:val="0093039B"/>
    <w:rsid w:val="00937A28"/>
    <w:rsid w:val="00947035"/>
    <w:rsid w:val="009514BB"/>
    <w:rsid w:val="00953C98"/>
    <w:rsid w:val="00954E6F"/>
    <w:rsid w:val="00960940"/>
    <w:rsid w:val="009614A4"/>
    <w:rsid w:val="009761CF"/>
    <w:rsid w:val="00980607"/>
    <w:rsid w:val="009823D3"/>
    <w:rsid w:val="00987D59"/>
    <w:rsid w:val="00992219"/>
    <w:rsid w:val="00993CB8"/>
    <w:rsid w:val="00993F10"/>
    <w:rsid w:val="009965D1"/>
    <w:rsid w:val="009A0425"/>
    <w:rsid w:val="009A187B"/>
    <w:rsid w:val="009A1C14"/>
    <w:rsid w:val="009A2CBC"/>
    <w:rsid w:val="009A4C5C"/>
    <w:rsid w:val="009A73D0"/>
    <w:rsid w:val="009B5EA1"/>
    <w:rsid w:val="009B6D1E"/>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741B"/>
    <w:rsid w:val="009E7519"/>
    <w:rsid w:val="009E7914"/>
    <w:rsid w:val="00A0199A"/>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ED5"/>
    <w:rsid w:val="00A53231"/>
    <w:rsid w:val="00A608E5"/>
    <w:rsid w:val="00A62297"/>
    <w:rsid w:val="00A6374E"/>
    <w:rsid w:val="00A63A9D"/>
    <w:rsid w:val="00A664B3"/>
    <w:rsid w:val="00A66607"/>
    <w:rsid w:val="00A66DFB"/>
    <w:rsid w:val="00A74D2D"/>
    <w:rsid w:val="00A7676A"/>
    <w:rsid w:val="00A76F5F"/>
    <w:rsid w:val="00A77306"/>
    <w:rsid w:val="00A77CF8"/>
    <w:rsid w:val="00A8294F"/>
    <w:rsid w:val="00A84D2F"/>
    <w:rsid w:val="00A8591F"/>
    <w:rsid w:val="00A90D09"/>
    <w:rsid w:val="00A91CBB"/>
    <w:rsid w:val="00A95A5A"/>
    <w:rsid w:val="00A96836"/>
    <w:rsid w:val="00AA06FA"/>
    <w:rsid w:val="00AA2D5F"/>
    <w:rsid w:val="00AA4B2D"/>
    <w:rsid w:val="00AB49EB"/>
    <w:rsid w:val="00AC09E9"/>
    <w:rsid w:val="00AC43F6"/>
    <w:rsid w:val="00AC5CF7"/>
    <w:rsid w:val="00AC7B19"/>
    <w:rsid w:val="00AC7C1E"/>
    <w:rsid w:val="00AD2064"/>
    <w:rsid w:val="00AE160A"/>
    <w:rsid w:val="00AE1B29"/>
    <w:rsid w:val="00AE2E61"/>
    <w:rsid w:val="00AE54AF"/>
    <w:rsid w:val="00AE7910"/>
    <w:rsid w:val="00AF01A0"/>
    <w:rsid w:val="00AF0C3A"/>
    <w:rsid w:val="00AF2CFB"/>
    <w:rsid w:val="00AF2F13"/>
    <w:rsid w:val="00AF4FB3"/>
    <w:rsid w:val="00AF755B"/>
    <w:rsid w:val="00B00A38"/>
    <w:rsid w:val="00B042AE"/>
    <w:rsid w:val="00B13F40"/>
    <w:rsid w:val="00B146B0"/>
    <w:rsid w:val="00B155E4"/>
    <w:rsid w:val="00B16C99"/>
    <w:rsid w:val="00B2409A"/>
    <w:rsid w:val="00B24D7A"/>
    <w:rsid w:val="00B251E4"/>
    <w:rsid w:val="00B3111A"/>
    <w:rsid w:val="00B32B34"/>
    <w:rsid w:val="00B353DB"/>
    <w:rsid w:val="00B40093"/>
    <w:rsid w:val="00B42190"/>
    <w:rsid w:val="00B44645"/>
    <w:rsid w:val="00B45598"/>
    <w:rsid w:val="00B51231"/>
    <w:rsid w:val="00B5307C"/>
    <w:rsid w:val="00B5503F"/>
    <w:rsid w:val="00B558EB"/>
    <w:rsid w:val="00B570B6"/>
    <w:rsid w:val="00B65672"/>
    <w:rsid w:val="00B65D3B"/>
    <w:rsid w:val="00B72E69"/>
    <w:rsid w:val="00B7338B"/>
    <w:rsid w:val="00B74CF6"/>
    <w:rsid w:val="00B74CF7"/>
    <w:rsid w:val="00B80F6C"/>
    <w:rsid w:val="00B81ADA"/>
    <w:rsid w:val="00B838FF"/>
    <w:rsid w:val="00B83C2C"/>
    <w:rsid w:val="00B84F3F"/>
    <w:rsid w:val="00B91309"/>
    <w:rsid w:val="00B92CBD"/>
    <w:rsid w:val="00B93196"/>
    <w:rsid w:val="00B94938"/>
    <w:rsid w:val="00B955B9"/>
    <w:rsid w:val="00B96BFA"/>
    <w:rsid w:val="00BA2597"/>
    <w:rsid w:val="00BA31DD"/>
    <w:rsid w:val="00BA6556"/>
    <w:rsid w:val="00BB2A54"/>
    <w:rsid w:val="00BB40C0"/>
    <w:rsid w:val="00BC099B"/>
    <w:rsid w:val="00BC61C9"/>
    <w:rsid w:val="00BC6731"/>
    <w:rsid w:val="00BC6B38"/>
    <w:rsid w:val="00BC795B"/>
    <w:rsid w:val="00BD2E83"/>
    <w:rsid w:val="00BD3DE5"/>
    <w:rsid w:val="00BD75EE"/>
    <w:rsid w:val="00BE0FC8"/>
    <w:rsid w:val="00BE496F"/>
    <w:rsid w:val="00BE53CA"/>
    <w:rsid w:val="00BF4418"/>
    <w:rsid w:val="00BF58F7"/>
    <w:rsid w:val="00BF7BAF"/>
    <w:rsid w:val="00C05963"/>
    <w:rsid w:val="00C05EBC"/>
    <w:rsid w:val="00C106A4"/>
    <w:rsid w:val="00C11090"/>
    <w:rsid w:val="00C130C3"/>
    <w:rsid w:val="00C15AA1"/>
    <w:rsid w:val="00C15DC8"/>
    <w:rsid w:val="00C17369"/>
    <w:rsid w:val="00C17375"/>
    <w:rsid w:val="00C2079B"/>
    <w:rsid w:val="00C20EA8"/>
    <w:rsid w:val="00C2312B"/>
    <w:rsid w:val="00C2336C"/>
    <w:rsid w:val="00C25D83"/>
    <w:rsid w:val="00C27F91"/>
    <w:rsid w:val="00C32A0E"/>
    <w:rsid w:val="00C45A90"/>
    <w:rsid w:val="00C5194E"/>
    <w:rsid w:val="00C51E7E"/>
    <w:rsid w:val="00C5228E"/>
    <w:rsid w:val="00C54AE2"/>
    <w:rsid w:val="00C557AF"/>
    <w:rsid w:val="00C57AA2"/>
    <w:rsid w:val="00C60F12"/>
    <w:rsid w:val="00C64B29"/>
    <w:rsid w:val="00C6584D"/>
    <w:rsid w:val="00C65956"/>
    <w:rsid w:val="00C709A8"/>
    <w:rsid w:val="00C76257"/>
    <w:rsid w:val="00C848D5"/>
    <w:rsid w:val="00C8696F"/>
    <w:rsid w:val="00C875B7"/>
    <w:rsid w:val="00CB5754"/>
    <w:rsid w:val="00CB7013"/>
    <w:rsid w:val="00CC0BA7"/>
    <w:rsid w:val="00CC3F4A"/>
    <w:rsid w:val="00CC55F7"/>
    <w:rsid w:val="00CC65EB"/>
    <w:rsid w:val="00CC68E7"/>
    <w:rsid w:val="00CD18F0"/>
    <w:rsid w:val="00CD64D0"/>
    <w:rsid w:val="00CE4502"/>
    <w:rsid w:val="00CE658F"/>
    <w:rsid w:val="00CF0A14"/>
    <w:rsid w:val="00D00F18"/>
    <w:rsid w:val="00D010D2"/>
    <w:rsid w:val="00D03A67"/>
    <w:rsid w:val="00D05273"/>
    <w:rsid w:val="00D0550B"/>
    <w:rsid w:val="00D107EE"/>
    <w:rsid w:val="00D127DE"/>
    <w:rsid w:val="00D14DA7"/>
    <w:rsid w:val="00D160CA"/>
    <w:rsid w:val="00D24B1E"/>
    <w:rsid w:val="00D24FE6"/>
    <w:rsid w:val="00D27415"/>
    <w:rsid w:val="00D31091"/>
    <w:rsid w:val="00D35815"/>
    <w:rsid w:val="00D4167D"/>
    <w:rsid w:val="00D434C5"/>
    <w:rsid w:val="00D44603"/>
    <w:rsid w:val="00D4499F"/>
    <w:rsid w:val="00D467ED"/>
    <w:rsid w:val="00D56A49"/>
    <w:rsid w:val="00D5720F"/>
    <w:rsid w:val="00D65A29"/>
    <w:rsid w:val="00D668CE"/>
    <w:rsid w:val="00D702AB"/>
    <w:rsid w:val="00D709AF"/>
    <w:rsid w:val="00D72D86"/>
    <w:rsid w:val="00D769D9"/>
    <w:rsid w:val="00D7747E"/>
    <w:rsid w:val="00D77B24"/>
    <w:rsid w:val="00D80090"/>
    <w:rsid w:val="00D80F04"/>
    <w:rsid w:val="00D81A8D"/>
    <w:rsid w:val="00D848CA"/>
    <w:rsid w:val="00D85B27"/>
    <w:rsid w:val="00D86989"/>
    <w:rsid w:val="00D8745E"/>
    <w:rsid w:val="00D9150E"/>
    <w:rsid w:val="00D9163F"/>
    <w:rsid w:val="00D91CB4"/>
    <w:rsid w:val="00D925C0"/>
    <w:rsid w:val="00D939AA"/>
    <w:rsid w:val="00D93ED5"/>
    <w:rsid w:val="00D94617"/>
    <w:rsid w:val="00D976D1"/>
    <w:rsid w:val="00DA1F0D"/>
    <w:rsid w:val="00DA3D20"/>
    <w:rsid w:val="00DA4927"/>
    <w:rsid w:val="00DA4C84"/>
    <w:rsid w:val="00DB194D"/>
    <w:rsid w:val="00DB2857"/>
    <w:rsid w:val="00DB5576"/>
    <w:rsid w:val="00DB6F66"/>
    <w:rsid w:val="00DB7382"/>
    <w:rsid w:val="00DC17A2"/>
    <w:rsid w:val="00DC47EC"/>
    <w:rsid w:val="00DC6F10"/>
    <w:rsid w:val="00DC7337"/>
    <w:rsid w:val="00DD2AFC"/>
    <w:rsid w:val="00DE07DD"/>
    <w:rsid w:val="00DE2068"/>
    <w:rsid w:val="00DE4A69"/>
    <w:rsid w:val="00DE6242"/>
    <w:rsid w:val="00DE701D"/>
    <w:rsid w:val="00DF17A1"/>
    <w:rsid w:val="00DF254F"/>
    <w:rsid w:val="00E00978"/>
    <w:rsid w:val="00E00A99"/>
    <w:rsid w:val="00E1153D"/>
    <w:rsid w:val="00E144E6"/>
    <w:rsid w:val="00E27AD3"/>
    <w:rsid w:val="00E3690F"/>
    <w:rsid w:val="00E36A05"/>
    <w:rsid w:val="00E3718A"/>
    <w:rsid w:val="00E44327"/>
    <w:rsid w:val="00E474BD"/>
    <w:rsid w:val="00E52683"/>
    <w:rsid w:val="00E52776"/>
    <w:rsid w:val="00E53D49"/>
    <w:rsid w:val="00E55C86"/>
    <w:rsid w:val="00E55FD4"/>
    <w:rsid w:val="00E56775"/>
    <w:rsid w:val="00E57D3F"/>
    <w:rsid w:val="00E60AA0"/>
    <w:rsid w:val="00E64622"/>
    <w:rsid w:val="00E64BE1"/>
    <w:rsid w:val="00E65867"/>
    <w:rsid w:val="00E67826"/>
    <w:rsid w:val="00E70044"/>
    <w:rsid w:val="00E707B7"/>
    <w:rsid w:val="00E74718"/>
    <w:rsid w:val="00E75F7D"/>
    <w:rsid w:val="00E8164E"/>
    <w:rsid w:val="00E84F09"/>
    <w:rsid w:val="00E86231"/>
    <w:rsid w:val="00E908D7"/>
    <w:rsid w:val="00E93DCC"/>
    <w:rsid w:val="00E9515D"/>
    <w:rsid w:val="00E9784F"/>
    <w:rsid w:val="00E97CEA"/>
    <w:rsid w:val="00E97E5C"/>
    <w:rsid w:val="00EA0496"/>
    <w:rsid w:val="00EA4F3F"/>
    <w:rsid w:val="00EA5C0F"/>
    <w:rsid w:val="00EB2CD0"/>
    <w:rsid w:val="00EB3C71"/>
    <w:rsid w:val="00EB57D7"/>
    <w:rsid w:val="00EB5AF5"/>
    <w:rsid w:val="00EB74D5"/>
    <w:rsid w:val="00EC01A1"/>
    <w:rsid w:val="00EC2FB8"/>
    <w:rsid w:val="00EC342F"/>
    <w:rsid w:val="00EC59BC"/>
    <w:rsid w:val="00EC66DE"/>
    <w:rsid w:val="00ED5071"/>
    <w:rsid w:val="00ED6805"/>
    <w:rsid w:val="00ED70D3"/>
    <w:rsid w:val="00EE6309"/>
    <w:rsid w:val="00EE79BD"/>
    <w:rsid w:val="00EF249D"/>
    <w:rsid w:val="00EF4366"/>
    <w:rsid w:val="00EF5DD2"/>
    <w:rsid w:val="00F034BB"/>
    <w:rsid w:val="00F1355F"/>
    <w:rsid w:val="00F31533"/>
    <w:rsid w:val="00F31A83"/>
    <w:rsid w:val="00F31E08"/>
    <w:rsid w:val="00F32232"/>
    <w:rsid w:val="00F339E1"/>
    <w:rsid w:val="00F34795"/>
    <w:rsid w:val="00F352C9"/>
    <w:rsid w:val="00F36AE4"/>
    <w:rsid w:val="00F372AE"/>
    <w:rsid w:val="00F37904"/>
    <w:rsid w:val="00F45049"/>
    <w:rsid w:val="00F52A67"/>
    <w:rsid w:val="00F53F6A"/>
    <w:rsid w:val="00F575F2"/>
    <w:rsid w:val="00F6700D"/>
    <w:rsid w:val="00F676E7"/>
    <w:rsid w:val="00F67798"/>
    <w:rsid w:val="00F75326"/>
    <w:rsid w:val="00F75903"/>
    <w:rsid w:val="00F77140"/>
    <w:rsid w:val="00F80F5F"/>
    <w:rsid w:val="00F82748"/>
    <w:rsid w:val="00F87E61"/>
    <w:rsid w:val="00F90404"/>
    <w:rsid w:val="00F9294C"/>
    <w:rsid w:val="00F95078"/>
    <w:rsid w:val="00F95D7B"/>
    <w:rsid w:val="00F96ACA"/>
    <w:rsid w:val="00F9758A"/>
    <w:rsid w:val="00FA2031"/>
    <w:rsid w:val="00FA25B6"/>
    <w:rsid w:val="00FA398A"/>
    <w:rsid w:val="00FA49A0"/>
    <w:rsid w:val="00FA4B01"/>
    <w:rsid w:val="00FA75F7"/>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90C73-EBF7-CE4D-A371-950846983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5410</Words>
  <Characters>144841</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cp:revision>
  <dcterms:created xsi:type="dcterms:W3CDTF">2018-11-01T16:20:00Z</dcterms:created>
  <dcterms:modified xsi:type="dcterms:W3CDTF">2018-11-01T16: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waCzt8u8"/&gt;&lt;style id="http://www.zotero.org/styles/ecology" hasBibliography="1" bibliographyStyleHasBeenSet="1"/&gt;&lt;prefs&gt;&lt;pref name="fieldType" value="Field"/&gt;&lt;/prefs&gt;&lt;/data&gt;</vt:lpwstr>
  </property>
</Properties>
</file>